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EF8EF0" w14:textId="28A75F9D" w:rsidR="000337EF" w:rsidRPr="002D036E" w:rsidRDefault="00C31550" w:rsidP="00C805AF">
      <w:pPr>
        <w:pStyle w:val="Heading1"/>
      </w:pPr>
      <w:r w:rsidRPr="002D036E">
        <w:t>SUPPLEMENTARY DATA</w:t>
      </w:r>
    </w:p>
    <w:p w14:paraId="434B4DB3" w14:textId="3B744CD4" w:rsidR="000337EF" w:rsidRPr="002D036E" w:rsidRDefault="000337EF" w:rsidP="00EF37F4">
      <w:pPr>
        <w:spacing w:after="0" w:line="480" w:lineRule="auto"/>
        <w:rPr>
          <w:rFonts w:ascii="Arial" w:hAnsi="Arial" w:cs="Arial"/>
        </w:rPr>
      </w:pPr>
      <w:r w:rsidRPr="002D036E">
        <w:rPr>
          <w:rFonts w:ascii="Arial" w:hAnsi="Arial" w:cs="Arial"/>
        </w:rPr>
        <w:t xml:space="preserve">Table </w:t>
      </w:r>
      <w:r w:rsidR="005769F2" w:rsidRPr="002D036E">
        <w:rPr>
          <w:rFonts w:ascii="Arial" w:hAnsi="Arial" w:cs="Arial"/>
        </w:rPr>
        <w:t>S</w:t>
      </w:r>
      <w:r w:rsidRPr="002D036E">
        <w:rPr>
          <w:rFonts w:ascii="Arial" w:hAnsi="Arial" w:cs="Arial"/>
        </w:rPr>
        <w:t>1. Ba</w:t>
      </w:r>
      <w:r w:rsidR="00ED12C3" w:rsidRPr="002D036E">
        <w:rPr>
          <w:rFonts w:ascii="Arial" w:hAnsi="Arial" w:cs="Arial"/>
        </w:rPr>
        <w:t xml:space="preserve">seline </w:t>
      </w:r>
      <w:r w:rsidR="00943D07" w:rsidRPr="002D036E">
        <w:rPr>
          <w:rFonts w:ascii="Arial" w:hAnsi="Arial" w:cs="Arial"/>
        </w:rPr>
        <w:t xml:space="preserve">characteristics </w:t>
      </w:r>
      <w:r w:rsidR="00ED12C3" w:rsidRPr="002D036E">
        <w:rPr>
          <w:rFonts w:ascii="Arial" w:hAnsi="Arial" w:cs="Arial"/>
        </w:rPr>
        <w:t xml:space="preserve">for </w:t>
      </w:r>
      <w:r w:rsidR="00943D07" w:rsidRPr="002D036E">
        <w:rPr>
          <w:rFonts w:ascii="Arial" w:hAnsi="Arial" w:cs="Arial"/>
          <w:i/>
        </w:rPr>
        <w:t>post</w:t>
      </w:r>
      <w:r w:rsidR="00A460CF" w:rsidRPr="002D036E">
        <w:rPr>
          <w:rFonts w:ascii="Arial" w:hAnsi="Arial" w:cs="Arial"/>
          <w:i/>
        </w:rPr>
        <w:t>-hoc</w:t>
      </w:r>
      <w:r w:rsidR="00943D07" w:rsidRPr="002D036E">
        <w:rPr>
          <w:rFonts w:ascii="Arial" w:hAnsi="Arial" w:cs="Arial"/>
        </w:rPr>
        <w:t xml:space="preserve"> </w:t>
      </w:r>
      <w:r w:rsidRPr="002D036E">
        <w:rPr>
          <w:rFonts w:ascii="Arial" w:hAnsi="Arial" w:cs="Arial"/>
        </w:rPr>
        <w:t>6MWT-</w:t>
      </w:r>
      <w:r w:rsidR="00943D07" w:rsidRPr="002D036E">
        <w:rPr>
          <w:rFonts w:ascii="Arial" w:hAnsi="Arial" w:cs="Arial"/>
        </w:rPr>
        <w:t xml:space="preserve">matched comparator analysis </w:t>
      </w:r>
    </w:p>
    <w:tbl>
      <w:tblPr>
        <w:tblStyle w:val="TableGrid"/>
        <w:tblW w:w="95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86"/>
        <w:gridCol w:w="3187"/>
        <w:gridCol w:w="3187"/>
      </w:tblGrid>
      <w:tr w:rsidR="000337EF" w:rsidRPr="002D036E" w14:paraId="4091242F" w14:textId="77777777" w:rsidTr="00D82A6E">
        <w:trPr>
          <w:trHeight w:val="658"/>
        </w:trPr>
        <w:tc>
          <w:tcPr>
            <w:tcW w:w="318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F0B4ED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</w:rPr>
              <w:t>Characteristic</w:t>
            </w:r>
          </w:p>
        </w:tc>
        <w:tc>
          <w:tcPr>
            <w:tcW w:w="318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FC1C027" w14:textId="67A78926" w:rsidR="00F43510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rPr>
                <w:rFonts w:ascii="Arial" w:eastAsia="Helvetica Regular" w:hAnsi="Arial" w:cs="Arial"/>
                <w:bCs/>
                <w:kern w:val="24"/>
                <w:sz w:val="22"/>
                <w:szCs w:val="22"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 xml:space="preserve">PROMOVI </w:t>
            </w:r>
            <w:proofErr w:type="spellStart"/>
            <w:r w:rsidR="00D412F2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t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rial</w:t>
            </w:r>
            <w:r w:rsidRPr="002D036E">
              <w:rPr>
                <w:rFonts w:ascii="Arial" w:eastAsia="Helvetica Regular" w:hAnsi="Arial" w:cs="Arial"/>
                <w:bCs/>
                <w:kern w:val="24"/>
                <w:sz w:val="22"/>
                <w:szCs w:val="22"/>
                <w:vertAlign w:val="superscript"/>
              </w:rPr>
              <w:t>a</w:t>
            </w:r>
            <w:proofErr w:type="spellEnd"/>
            <w:r w:rsidRPr="002D036E">
              <w:rPr>
                <w:rFonts w:ascii="Arial" w:eastAsia="Helvetica Regular" w:hAnsi="Arial" w:cs="Arial"/>
                <w:bCs/>
                <w:kern w:val="24"/>
                <w:sz w:val="22"/>
                <w:szCs w:val="22"/>
              </w:rPr>
              <w:t xml:space="preserve"> </w:t>
            </w:r>
          </w:p>
          <w:p w14:paraId="3F59CD53" w14:textId="575F9F72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(</w:t>
            </w:r>
            <w:r w:rsidR="0072120F" w:rsidRPr="002D036E">
              <w:rPr>
                <w:rFonts w:ascii="Arial" w:eastAsia="Helvetica Regular" w:hAnsi="Arial" w:cs="Arial"/>
                <w:b/>
                <w:bCs/>
                <w:i/>
                <w:kern w:val="24"/>
                <w:sz w:val="22"/>
                <w:szCs w:val="22"/>
              </w:rPr>
              <w:t>n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=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42)</w:t>
            </w:r>
          </w:p>
        </w:tc>
        <w:tc>
          <w:tcPr>
            <w:tcW w:w="318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26D233" w14:textId="06F86F20" w:rsidR="000337EF" w:rsidRPr="002D036E" w:rsidRDefault="004F4AA9" w:rsidP="003F20FA">
            <w:pPr>
              <w:pStyle w:val="NormalWeb"/>
              <w:spacing w:before="0" w:beforeAutospacing="0" w:after="0" w:afterAutospacing="0" w:line="36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Eteplirsen s</w:t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tudies 201/202</w:t>
            </w:r>
            <w:r w:rsidR="000337EF" w:rsidRPr="002D036E">
              <w:rPr>
                <w:rFonts w:ascii="Arial" w:eastAsia="Helvetica Regular" w:hAnsi="Arial" w:cs="Arial"/>
                <w:bCs/>
                <w:kern w:val="24"/>
                <w:sz w:val="22"/>
                <w:szCs w:val="22"/>
                <w:vertAlign w:val="superscript"/>
              </w:rPr>
              <w:t>b</w:t>
            </w:r>
          </w:p>
          <w:p w14:paraId="335AE1B1" w14:textId="3CA499BB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</w:rPr>
              <w:t>(</w:t>
            </w:r>
            <w:r w:rsidR="0072120F" w:rsidRPr="002D036E">
              <w:rPr>
                <w:rFonts w:ascii="Arial" w:eastAsia="Helvetica Regular" w:hAnsi="Arial" w:cs="Arial"/>
                <w:b/>
                <w:bCs/>
                <w:i/>
                <w:kern w:val="24"/>
              </w:rPr>
              <w:t>n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</w:rPr>
              <w:t>=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</w:rPr>
              <w:t>12)</w:t>
            </w:r>
          </w:p>
        </w:tc>
      </w:tr>
      <w:tr w:rsidR="000337EF" w:rsidRPr="002D036E" w14:paraId="3F15A9C6" w14:textId="77777777" w:rsidTr="00D82A6E">
        <w:trPr>
          <w:trHeight w:val="322"/>
        </w:trPr>
        <w:tc>
          <w:tcPr>
            <w:tcW w:w="3186" w:type="dxa"/>
            <w:tcBorders>
              <w:top w:val="single" w:sz="4" w:space="0" w:color="auto"/>
            </w:tcBorders>
            <w:vAlign w:val="center"/>
          </w:tcPr>
          <w:p w14:paraId="1B25F399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</w:rPr>
              <w:t>Age, years</w:t>
            </w:r>
          </w:p>
        </w:tc>
        <w:tc>
          <w:tcPr>
            <w:tcW w:w="3187" w:type="dxa"/>
            <w:tcBorders>
              <w:top w:val="single" w:sz="4" w:space="0" w:color="auto"/>
            </w:tcBorders>
            <w:vAlign w:val="center"/>
          </w:tcPr>
          <w:p w14:paraId="19FEE3DD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tcBorders>
              <w:top w:val="single" w:sz="4" w:space="0" w:color="auto"/>
            </w:tcBorders>
            <w:vAlign w:val="center"/>
          </w:tcPr>
          <w:p w14:paraId="6278605D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6984D90F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3D1EF08A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66FEAF47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9.0 ± 2.1</w:t>
            </w:r>
          </w:p>
        </w:tc>
        <w:tc>
          <w:tcPr>
            <w:tcW w:w="3187" w:type="dxa"/>
            <w:vAlign w:val="center"/>
          </w:tcPr>
          <w:p w14:paraId="53972C21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9.5 ± 1.2</w:t>
            </w:r>
          </w:p>
        </w:tc>
      </w:tr>
      <w:tr w:rsidR="000337EF" w:rsidRPr="002D036E" w14:paraId="6B233DA5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288803F2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050C192F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7.0, 13.0</w:t>
            </w:r>
          </w:p>
        </w:tc>
        <w:tc>
          <w:tcPr>
            <w:tcW w:w="3187" w:type="dxa"/>
            <w:vAlign w:val="center"/>
          </w:tcPr>
          <w:p w14:paraId="3C2ED161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7.4, 11.0</w:t>
            </w:r>
          </w:p>
        </w:tc>
      </w:tr>
      <w:tr w:rsidR="000337EF" w:rsidRPr="002D036E" w14:paraId="5B51C640" w14:textId="77777777" w:rsidTr="00D82A6E">
        <w:trPr>
          <w:trHeight w:val="335"/>
        </w:trPr>
        <w:tc>
          <w:tcPr>
            <w:tcW w:w="3186" w:type="dxa"/>
            <w:vAlign w:val="center"/>
          </w:tcPr>
          <w:p w14:paraId="4200C0C0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</w:rPr>
              <w:t>6MWT distance, m</w:t>
            </w:r>
          </w:p>
        </w:tc>
        <w:tc>
          <w:tcPr>
            <w:tcW w:w="3187" w:type="dxa"/>
            <w:vAlign w:val="center"/>
          </w:tcPr>
          <w:p w14:paraId="31EF6F7A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49945A1C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74830E9B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6B2F7C89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17C97434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89.3 ± 41.9</w:t>
            </w:r>
          </w:p>
        </w:tc>
        <w:tc>
          <w:tcPr>
            <w:tcW w:w="3187" w:type="dxa"/>
            <w:vAlign w:val="center"/>
          </w:tcPr>
          <w:p w14:paraId="267BC00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63.2 ± 42.2</w:t>
            </w:r>
          </w:p>
        </w:tc>
      </w:tr>
      <w:tr w:rsidR="000337EF" w:rsidRPr="002D036E" w14:paraId="6F6836DE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62D43B61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02F6E7D0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01.0, 450.0</w:t>
            </w:r>
          </w:p>
        </w:tc>
        <w:tc>
          <w:tcPr>
            <w:tcW w:w="3187" w:type="dxa"/>
            <w:vAlign w:val="center"/>
          </w:tcPr>
          <w:p w14:paraId="5527B56F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256.0, 416.0</w:t>
            </w:r>
          </w:p>
        </w:tc>
      </w:tr>
      <w:tr w:rsidR="000337EF" w:rsidRPr="002D036E" w14:paraId="654E1121" w14:textId="77777777" w:rsidTr="00D82A6E">
        <w:trPr>
          <w:trHeight w:val="335"/>
        </w:trPr>
        <w:tc>
          <w:tcPr>
            <w:tcW w:w="3186" w:type="dxa"/>
            <w:vAlign w:val="center"/>
          </w:tcPr>
          <w:p w14:paraId="0C0DE7CD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</w:rPr>
              <w:t>NSAA total score</w:t>
            </w:r>
          </w:p>
        </w:tc>
        <w:tc>
          <w:tcPr>
            <w:tcW w:w="3187" w:type="dxa"/>
            <w:vAlign w:val="center"/>
          </w:tcPr>
          <w:p w14:paraId="0C824E69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7E06C8B0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4F867463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7EF40F4D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73FC07E3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25.0 ± 4.2</w:t>
            </w:r>
          </w:p>
        </w:tc>
        <w:tc>
          <w:tcPr>
            <w:tcW w:w="3187" w:type="dxa"/>
            <w:vAlign w:val="center"/>
          </w:tcPr>
          <w:p w14:paraId="26C786AD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24.9 ± 4.9</w:t>
            </w:r>
          </w:p>
        </w:tc>
      </w:tr>
      <w:tr w:rsidR="000337EF" w:rsidRPr="002D036E" w14:paraId="798BE4C7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742BD620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50C2737F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7.0, 31.0</w:t>
            </w:r>
          </w:p>
        </w:tc>
        <w:tc>
          <w:tcPr>
            <w:tcW w:w="3187" w:type="dxa"/>
            <w:vAlign w:val="center"/>
          </w:tcPr>
          <w:p w14:paraId="4ED5C24D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7.0, 31.0</w:t>
            </w:r>
          </w:p>
        </w:tc>
      </w:tr>
      <w:tr w:rsidR="000337EF" w:rsidRPr="002D036E" w14:paraId="1A77BCB8" w14:textId="77777777" w:rsidTr="00D82A6E">
        <w:trPr>
          <w:trHeight w:val="335"/>
        </w:trPr>
        <w:tc>
          <w:tcPr>
            <w:tcW w:w="3186" w:type="dxa"/>
            <w:vAlign w:val="center"/>
          </w:tcPr>
          <w:p w14:paraId="06D49A36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>10-m run, s</w:t>
            </w:r>
          </w:p>
        </w:tc>
        <w:tc>
          <w:tcPr>
            <w:tcW w:w="3187" w:type="dxa"/>
            <w:vAlign w:val="center"/>
          </w:tcPr>
          <w:p w14:paraId="252CBD18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405F1364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044FDF77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7E8FAD11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68EF574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.2 ± 0.8</w:t>
            </w:r>
          </w:p>
        </w:tc>
        <w:tc>
          <w:tcPr>
            <w:tcW w:w="3187" w:type="dxa"/>
            <w:vAlign w:val="center"/>
          </w:tcPr>
          <w:p w14:paraId="40F4A44C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6.2 ± 1.5</w:t>
            </w:r>
          </w:p>
        </w:tc>
      </w:tr>
      <w:tr w:rsidR="000337EF" w:rsidRPr="002D036E" w14:paraId="4A20E496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073C8245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375E40B9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.8, 7.2</w:t>
            </w:r>
          </w:p>
        </w:tc>
        <w:tc>
          <w:tcPr>
            <w:tcW w:w="3187" w:type="dxa"/>
            <w:vAlign w:val="center"/>
          </w:tcPr>
          <w:p w14:paraId="35E5C0C4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.9, 8.7</w:t>
            </w:r>
          </w:p>
        </w:tc>
      </w:tr>
      <w:tr w:rsidR="000337EF" w:rsidRPr="002D036E" w14:paraId="06CD61F2" w14:textId="77777777" w:rsidTr="00D82A6E">
        <w:trPr>
          <w:trHeight w:val="658"/>
        </w:trPr>
        <w:tc>
          <w:tcPr>
            <w:tcW w:w="3186" w:type="dxa"/>
            <w:vAlign w:val="center"/>
          </w:tcPr>
          <w:p w14:paraId="6AEE2FF9" w14:textId="11AA6C3C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>Age at start of corticosteroid use, y</w:t>
            </w:r>
          </w:p>
        </w:tc>
        <w:tc>
          <w:tcPr>
            <w:tcW w:w="3187" w:type="dxa"/>
            <w:vAlign w:val="center"/>
          </w:tcPr>
          <w:p w14:paraId="4EB3495C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4F122976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4DAA9D89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10333EBC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18FA6028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.8 ± 1.9</w:t>
            </w:r>
          </w:p>
        </w:tc>
        <w:tc>
          <w:tcPr>
            <w:tcW w:w="3187" w:type="dxa"/>
            <w:vAlign w:val="center"/>
          </w:tcPr>
          <w:p w14:paraId="5847984D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.1 ± 1.1</w:t>
            </w:r>
          </w:p>
        </w:tc>
      </w:tr>
      <w:tr w:rsidR="000337EF" w:rsidRPr="002D036E" w14:paraId="27C18D13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256A6943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7E54F6AB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(1.9, 10.0)</w:t>
            </w:r>
          </w:p>
        </w:tc>
        <w:tc>
          <w:tcPr>
            <w:tcW w:w="3187" w:type="dxa"/>
            <w:vAlign w:val="center"/>
          </w:tcPr>
          <w:p w14:paraId="1C87FB54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3.4, 6.6</w:t>
            </w:r>
          </w:p>
        </w:tc>
      </w:tr>
      <w:tr w:rsidR="000337EF" w:rsidRPr="002D036E" w14:paraId="4C17BEF5" w14:textId="77777777" w:rsidTr="00D82A6E">
        <w:trPr>
          <w:trHeight w:val="658"/>
        </w:trPr>
        <w:tc>
          <w:tcPr>
            <w:tcW w:w="3186" w:type="dxa"/>
            <w:vAlign w:val="center"/>
          </w:tcPr>
          <w:p w14:paraId="474DD749" w14:textId="5206F058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 xml:space="preserve">Duration of corticosteroid use, </w:t>
            </w:r>
            <w:proofErr w:type="spellStart"/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>mo</w:t>
            </w:r>
            <w:proofErr w:type="spellEnd"/>
          </w:p>
        </w:tc>
        <w:tc>
          <w:tcPr>
            <w:tcW w:w="3187" w:type="dxa"/>
            <w:vAlign w:val="center"/>
          </w:tcPr>
          <w:p w14:paraId="1048ED01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58B8FEE7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005CBDFD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46058B14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5DB56271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43.0 ± 28.4</w:t>
            </w:r>
          </w:p>
        </w:tc>
        <w:tc>
          <w:tcPr>
            <w:tcW w:w="3187" w:type="dxa"/>
            <w:vAlign w:val="center"/>
          </w:tcPr>
          <w:p w14:paraId="128E83A3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2.1 ± 24.1</w:t>
            </w:r>
          </w:p>
        </w:tc>
      </w:tr>
      <w:tr w:rsidR="000337EF" w:rsidRPr="002D036E" w14:paraId="4F7C90E3" w14:textId="77777777" w:rsidTr="00D82A6E">
        <w:trPr>
          <w:trHeight w:val="335"/>
        </w:trPr>
        <w:tc>
          <w:tcPr>
            <w:tcW w:w="3186" w:type="dxa"/>
            <w:vAlign w:val="center"/>
          </w:tcPr>
          <w:p w14:paraId="00F1481D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436832A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.7, 120.4</w:t>
            </w:r>
          </w:p>
        </w:tc>
        <w:tc>
          <w:tcPr>
            <w:tcW w:w="3187" w:type="dxa"/>
            <w:vAlign w:val="center"/>
          </w:tcPr>
          <w:p w14:paraId="0F6C7977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5.5, 91.7</w:t>
            </w:r>
          </w:p>
        </w:tc>
      </w:tr>
      <w:tr w:rsidR="000337EF" w:rsidRPr="002D036E" w14:paraId="458500CD" w14:textId="77777777" w:rsidTr="00D82A6E">
        <w:trPr>
          <w:trHeight w:val="645"/>
        </w:trPr>
        <w:tc>
          <w:tcPr>
            <w:tcW w:w="3186" w:type="dxa"/>
            <w:vAlign w:val="center"/>
          </w:tcPr>
          <w:p w14:paraId="78CF3951" w14:textId="6F3F42CC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 xml:space="preserve">Time since DMD diagnosis, </w:t>
            </w:r>
            <w:proofErr w:type="spellStart"/>
            <w:r w:rsidRPr="002D036E">
              <w:rPr>
                <w:rFonts w:ascii="Arial" w:eastAsia="Helvetica Regular" w:hAnsi="Arial" w:cs="Arial"/>
                <w:kern w:val="24"/>
                <w:position w:val="1"/>
              </w:rPr>
              <w:t>mo</w:t>
            </w:r>
            <w:proofErr w:type="spellEnd"/>
          </w:p>
        </w:tc>
        <w:tc>
          <w:tcPr>
            <w:tcW w:w="3187" w:type="dxa"/>
            <w:vAlign w:val="center"/>
          </w:tcPr>
          <w:p w14:paraId="40D6C4FF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187" w:type="dxa"/>
            <w:vAlign w:val="center"/>
          </w:tcPr>
          <w:p w14:paraId="0A504C1F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399F9A68" w14:textId="77777777" w:rsidTr="00D82A6E">
        <w:trPr>
          <w:trHeight w:val="322"/>
        </w:trPr>
        <w:tc>
          <w:tcPr>
            <w:tcW w:w="3186" w:type="dxa"/>
            <w:vAlign w:val="center"/>
          </w:tcPr>
          <w:p w14:paraId="1A7C9383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3187" w:type="dxa"/>
            <w:vAlign w:val="center"/>
          </w:tcPr>
          <w:p w14:paraId="3833D6A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9.4 ± 33.0</w:t>
            </w:r>
          </w:p>
        </w:tc>
        <w:tc>
          <w:tcPr>
            <w:tcW w:w="3187" w:type="dxa"/>
            <w:vAlign w:val="center"/>
          </w:tcPr>
          <w:p w14:paraId="37BF1BF0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8.3 ± 26.0</w:t>
            </w:r>
          </w:p>
        </w:tc>
      </w:tr>
      <w:tr w:rsidR="000337EF" w:rsidRPr="002D036E" w14:paraId="2049ACBE" w14:textId="77777777" w:rsidTr="00D82A6E">
        <w:trPr>
          <w:trHeight w:val="335"/>
        </w:trPr>
        <w:tc>
          <w:tcPr>
            <w:tcW w:w="3186" w:type="dxa"/>
            <w:vAlign w:val="center"/>
          </w:tcPr>
          <w:p w14:paraId="3AF367EA" w14:textId="77777777" w:rsidR="000337EF" w:rsidRPr="002D036E" w:rsidRDefault="000337EF" w:rsidP="003F20FA">
            <w:pPr>
              <w:spacing w:line="360" w:lineRule="auto"/>
              <w:rPr>
                <w:rFonts w:ascii="Arial" w:eastAsia="Helvetica Regular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3187" w:type="dxa"/>
            <w:vAlign w:val="center"/>
          </w:tcPr>
          <w:p w14:paraId="26E65792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 xml:space="preserve"> 5.5, 131.2</w:t>
            </w:r>
          </w:p>
        </w:tc>
        <w:tc>
          <w:tcPr>
            <w:tcW w:w="3187" w:type="dxa"/>
            <w:vAlign w:val="center"/>
          </w:tcPr>
          <w:p w14:paraId="6DBA5487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8.0, 112.0</w:t>
            </w:r>
          </w:p>
        </w:tc>
      </w:tr>
    </w:tbl>
    <w:p w14:paraId="26FE0D59" w14:textId="1E107606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</w:rPr>
      </w:pPr>
      <w:r w:rsidRPr="002D036E">
        <w:rPr>
          <w:rFonts w:ascii="Arial" w:hAnsi="Arial" w:cs="Arial"/>
          <w:sz w:val="18"/>
        </w:rPr>
        <w:t>Abbreviations: DMD</w:t>
      </w:r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hAnsi="Arial" w:cs="Arial"/>
          <w:sz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</w:rPr>
        <w:t xml:space="preserve">Duchenne Muscular Dystrophy; </w:t>
      </w:r>
      <w:r w:rsidRPr="002D036E">
        <w:rPr>
          <w:rFonts w:ascii="Arial" w:eastAsia="Times New Roman" w:hAnsi="Arial" w:cs="Arial"/>
          <w:bCs/>
          <w:kern w:val="24"/>
          <w:sz w:val="18"/>
        </w:rPr>
        <w:t>6MWT</w:t>
      </w:r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eastAsia="Times New Roman" w:hAnsi="Arial" w:cs="Arial"/>
          <w:bCs/>
          <w:kern w:val="24"/>
          <w:sz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</w:rPr>
        <w:t>6-minute walk test; NSAA</w:t>
      </w:r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hAnsi="Arial" w:cs="Arial"/>
          <w:sz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</w:rPr>
        <w:t>North Star Ambulatory Assessment; SD</w:t>
      </w:r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hAnsi="Arial" w:cs="Arial"/>
          <w:sz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</w:rPr>
        <w:t>standard deviation.</w:t>
      </w:r>
    </w:p>
    <w:p w14:paraId="7B52CDBE" w14:textId="15AB2917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  <w:lang w:val="en-GB"/>
        </w:rPr>
      </w:pPr>
      <w:r w:rsidRPr="002D036E">
        <w:rPr>
          <w:rFonts w:ascii="Arial" w:hAnsi="Arial" w:cs="Arial"/>
          <w:sz w:val="18"/>
          <w:vertAlign w:val="superscript"/>
        </w:rPr>
        <w:t xml:space="preserve">a </w:t>
      </w:r>
      <w:r w:rsidRPr="002D036E">
        <w:rPr>
          <w:rFonts w:ascii="Arial" w:hAnsi="Arial" w:cs="Arial"/>
          <w:sz w:val="18"/>
          <w:lang w:val="en-GB"/>
        </w:rPr>
        <w:t>Primary efficacy subgroup for comparison to study 201/202 consisted of all treated patients with ≥1 post</w:t>
      </w:r>
      <w:r w:rsidR="00A460CF" w:rsidRPr="002D036E">
        <w:rPr>
          <w:rFonts w:ascii="Arial" w:hAnsi="Arial" w:cs="Arial"/>
          <w:sz w:val="18"/>
          <w:lang w:val="en-GB"/>
        </w:rPr>
        <w:t>-</w:t>
      </w:r>
      <w:r w:rsidRPr="002D036E">
        <w:rPr>
          <w:rFonts w:ascii="Arial" w:hAnsi="Arial" w:cs="Arial"/>
          <w:sz w:val="18"/>
          <w:lang w:val="en-GB"/>
        </w:rPr>
        <w:t>baseline assessment who have a baseline 6MWT distance of 300–450 m, baseline NSAA score 17–31, and age 7–13</w:t>
      </w:r>
      <w:r w:rsidR="00DB4C3A" w:rsidRPr="002D036E">
        <w:rPr>
          <w:rFonts w:ascii="Arial" w:hAnsi="Arial" w:cs="Arial"/>
          <w:sz w:val="18"/>
          <w:lang w:val="en-GB"/>
        </w:rPr>
        <w:t xml:space="preserve"> years</w:t>
      </w:r>
      <w:r w:rsidRPr="002D036E">
        <w:rPr>
          <w:rFonts w:ascii="Arial" w:hAnsi="Arial" w:cs="Arial"/>
          <w:sz w:val="18"/>
          <w:lang w:val="en-GB"/>
        </w:rPr>
        <w:t>.</w:t>
      </w:r>
    </w:p>
    <w:p w14:paraId="32ABFDFE" w14:textId="29350378" w:rsidR="000337EF" w:rsidRPr="002D036E" w:rsidRDefault="000337EF" w:rsidP="00472A5B">
      <w:pPr>
        <w:spacing w:after="0" w:line="360" w:lineRule="auto"/>
        <w:rPr>
          <w:rFonts w:ascii="Arial" w:hAnsi="Arial" w:cs="Arial"/>
          <w:sz w:val="18"/>
        </w:rPr>
      </w:pPr>
      <w:r w:rsidRPr="002D036E">
        <w:rPr>
          <w:rFonts w:ascii="Arial" w:hAnsi="Arial" w:cs="Arial"/>
          <w:sz w:val="18"/>
          <w:vertAlign w:val="superscript"/>
          <w:lang w:val="en-GB"/>
        </w:rPr>
        <w:t>b</w:t>
      </w:r>
      <w:r w:rsidRPr="002D036E">
        <w:rPr>
          <w:rFonts w:ascii="Arial" w:hAnsi="Arial" w:cs="Arial"/>
          <w:sz w:val="18"/>
          <w:lang w:val="en-GB"/>
        </w:rPr>
        <w:t xml:space="preserve"> </w:t>
      </w:r>
      <w:r w:rsidR="004F4AA9" w:rsidRPr="002D036E">
        <w:rPr>
          <w:rFonts w:ascii="Arial" w:hAnsi="Arial" w:cs="Arial"/>
          <w:sz w:val="18"/>
          <w:szCs w:val="18"/>
          <w:lang w:val="en-GB"/>
        </w:rPr>
        <w:t>Eteplirsen s</w:t>
      </w:r>
      <w:r w:rsidRPr="002D036E">
        <w:rPr>
          <w:rFonts w:ascii="Arial" w:hAnsi="Arial" w:cs="Arial"/>
          <w:sz w:val="18"/>
          <w:szCs w:val="18"/>
          <w:lang w:val="en-GB"/>
        </w:rPr>
        <w:t>tud</w:t>
      </w:r>
      <w:r w:rsidR="002E7F71" w:rsidRPr="002D036E">
        <w:rPr>
          <w:rFonts w:ascii="Arial" w:hAnsi="Arial" w:cs="Arial"/>
          <w:sz w:val="18"/>
          <w:szCs w:val="18"/>
          <w:lang w:val="en-GB"/>
        </w:rPr>
        <w:t>ies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 201 (NCT01396239) </w:t>
      </w:r>
      <w:r w:rsidR="00943C5A" w:rsidRPr="002D036E">
        <w:rPr>
          <w:rFonts w:ascii="Arial" w:hAnsi="Arial" w:cs="Arial"/>
          <w:sz w:val="18"/>
          <w:szCs w:val="18"/>
          <w:lang w:val="en-GB"/>
        </w:rPr>
        <w:fldChar w:fldCharType="begin"/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 &lt;EndNote&gt;&lt;Cite&gt;&lt;Author&gt;Shieh&lt;/Author&gt;&lt;Year&gt;2018&lt;/Year&gt;&lt;RecNum&gt;23&lt;/RecNum&gt;&lt;DisplayText&gt;[24]&lt;/DisplayText&gt;&lt;record&gt;&lt;rec-number&gt;23&lt;/rec-number&gt;&lt;foreign-keys&gt;&lt;key app="EN" db-id="r2rdwppa5z0e05e5eexxd0fjv0at9z0ttptf" timestamp="1609838484"&gt;23&lt;/key&gt;&lt;/foreign-keys&gt;&lt;ref-type name="Conference Paper"&gt;47&lt;/ref-type&gt;&lt;contributors&gt;&lt;authors&gt;&lt;author&gt;Shieh, B. P.&lt;/author&gt;&lt;/authors&gt;&lt;/contributors&gt;&lt;titles&gt;&lt;title&gt;Poster at the 2nd Symposium of the Latin American Society of Neuromuscular Diseases (SOLANE). June 7–9, 2018. Rio de Janeiro, Brazil&lt;/title&gt;&lt;/titles&gt;&lt;dates&gt;&lt;year&gt;2018&lt;/year&gt;&lt;/dates&gt;&lt;urls&gt;&lt;/urls&gt;&lt;/record&gt;&lt;/Cite&gt;&lt;/EndNote&gt;</w:instrText>
      </w:r>
      <w:r w:rsidR="00943C5A" w:rsidRPr="002D036E">
        <w:rPr>
          <w:rFonts w:ascii="Arial" w:hAnsi="Arial" w:cs="Arial"/>
          <w:sz w:val="18"/>
          <w:szCs w:val="18"/>
          <w:lang w:val="en-GB"/>
        </w:rPr>
        <w:fldChar w:fldCharType="separate"/>
      </w:r>
      <w:r w:rsidR="004E2C7C">
        <w:rPr>
          <w:rFonts w:ascii="Arial" w:hAnsi="Arial" w:cs="Arial"/>
          <w:noProof/>
          <w:sz w:val="18"/>
          <w:szCs w:val="18"/>
          <w:lang w:val="en-GB"/>
        </w:rPr>
        <w:t>[24]</w:t>
      </w:r>
      <w:r w:rsidR="00943C5A" w:rsidRPr="002D036E">
        <w:rPr>
          <w:rFonts w:ascii="Arial" w:hAnsi="Arial" w:cs="Arial"/>
          <w:sz w:val="18"/>
          <w:szCs w:val="18"/>
          <w:lang w:val="en-GB"/>
        </w:rPr>
        <w:fldChar w:fldCharType="end"/>
      </w:r>
      <w:r w:rsidR="00943C5A" w:rsidRPr="002D036E">
        <w:rPr>
          <w:rFonts w:ascii="Arial" w:hAnsi="Arial" w:cs="Arial"/>
          <w:sz w:val="18"/>
          <w:szCs w:val="18"/>
          <w:lang w:val="en-GB"/>
        </w:rPr>
        <w:t xml:space="preserve"> 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and 202 (NCT01540409) </w:t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LaGFuPC9BdXRob3I+PFllYXI+MjAxOTwvWWVhcj48UmVj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</w:fldData>
        </w:fldChar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 </w:instrText>
      </w:r>
      <w:r w:rsidR="004E2C7C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LaGFuPC9BdXRob3I+PFllYXI+MjAxOTwvWWVhcj48UmVj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</w:fldData>
        </w:fldChar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.DATA </w:instrText>
      </w:r>
      <w:r w:rsidR="004E2C7C">
        <w:rPr>
          <w:rFonts w:ascii="Arial" w:hAnsi="Arial" w:cs="Arial"/>
          <w:sz w:val="18"/>
          <w:szCs w:val="18"/>
          <w:lang w:val="en-GB"/>
        </w:rPr>
      </w:r>
      <w:r w:rsidR="004E2C7C">
        <w:rPr>
          <w:rFonts w:ascii="Arial" w:hAnsi="Arial" w:cs="Arial"/>
          <w:sz w:val="18"/>
          <w:szCs w:val="18"/>
          <w:lang w:val="en-GB"/>
        </w:rPr>
        <w:fldChar w:fldCharType="end"/>
      </w:r>
      <w:r w:rsidR="00810999" w:rsidRPr="002D036E">
        <w:rPr>
          <w:rFonts w:ascii="Arial" w:hAnsi="Arial" w:cs="Arial"/>
          <w:sz w:val="18"/>
          <w:szCs w:val="18"/>
          <w:lang w:val="en-GB"/>
        </w:rPr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separate"/>
      </w:r>
      <w:r w:rsidR="004E2C7C">
        <w:rPr>
          <w:rFonts w:ascii="Arial" w:hAnsi="Arial" w:cs="Arial"/>
          <w:noProof/>
          <w:sz w:val="18"/>
          <w:szCs w:val="18"/>
          <w:lang w:val="en-GB"/>
        </w:rPr>
        <w:t>[28]</w:t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end"/>
      </w:r>
      <w:r w:rsidRPr="002D036E">
        <w:rPr>
          <w:rFonts w:ascii="Arial" w:hAnsi="Arial" w:cs="Arial"/>
          <w:sz w:val="18"/>
          <w:szCs w:val="18"/>
          <w:lang w:val="en-GB"/>
        </w:rPr>
        <w:t>.</w:t>
      </w:r>
    </w:p>
    <w:p w14:paraId="0D1F7F40" w14:textId="4B9C60F9" w:rsidR="000337EF" w:rsidRPr="002D036E" w:rsidRDefault="000337EF" w:rsidP="00EF37F4">
      <w:pPr>
        <w:spacing w:after="0" w:line="480" w:lineRule="auto"/>
        <w:rPr>
          <w:rFonts w:ascii="Arial" w:hAnsi="Arial" w:cs="Arial"/>
          <w:lang w:val="en-GB"/>
        </w:rPr>
      </w:pPr>
      <w:r w:rsidRPr="002D036E">
        <w:rPr>
          <w:rFonts w:ascii="Arial" w:hAnsi="Arial" w:cs="Arial"/>
        </w:rPr>
        <w:br w:type="page"/>
      </w:r>
      <w:r w:rsidRPr="002D036E">
        <w:rPr>
          <w:rFonts w:ascii="Arial" w:hAnsi="Arial" w:cs="Arial"/>
        </w:rPr>
        <w:lastRenderedPageBreak/>
        <w:t xml:space="preserve">Table </w:t>
      </w:r>
      <w:r w:rsidR="005769F2" w:rsidRPr="002D036E">
        <w:rPr>
          <w:rFonts w:ascii="Arial" w:hAnsi="Arial" w:cs="Arial"/>
        </w:rPr>
        <w:t>S</w:t>
      </w:r>
      <w:r w:rsidRPr="002D036E">
        <w:rPr>
          <w:rFonts w:ascii="Arial" w:hAnsi="Arial" w:cs="Arial"/>
        </w:rPr>
        <w:t>2. Ba</w:t>
      </w:r>
      <w:r w:rsidR="00ED12C3" w:rsidRPr="002D036E">
        <w:rPr>
          <w:rFonts w:ascii="Arial" w:hAnsi="Arial" w:cs="Arial"/>
        </w:rPr>
        <w:t xml:space="preserve">seline </w:t>
      </w:r>
      <w:r w:rsidR="00943D07" w:rsidRPr="002D036E">
        <w:rPr>
          <w:rFonts w:ascii="Arial" w:hAnsi="Arial" w:cs="Arial"/>
        </w:rPr>
        <w:t xml:space="preserve">characteristics </w:t>
      </w:r>
      <w:r w:rsidR="00ED12C3" w:rsidRPr="002D036E">
        <w:rPr>
          <w:rFonts w:ascii="Arial" w:hAnsi="Arial" w:cs="Arial"/>
        </w:rPr>
        <w:t xml:space="preserve">for </w:t>
      </w:r>
      <w:r w:rsidR="00943D07" w:rsidRPr="002D036E">
        <w:rPr>
          <w:rFonts w:ascii="Arial" w:hAnsi="Arial" w:cs="Arial"/>
          <w:i/>
        </w:rPr>
        <w:t>post</w:t>
      </w:r>
      <w:r w:rsidR="00A460CF" w:rsidRPr="002D036E">
        <w:rPr>
          <w:rFonts w:ascii="Arial" w:hAnsi="Arial" w:cs="Arial"/>
          <w:i/>
        </w:rPr>
        <w:t>-hoc</w:t>
      </w:r>
      <w:r w:rsidR="00943D07" w:rsidRPr="002D036E">
        <w:rPr>
          <w:rFonts w:ascii="Arial" w:hAnsi="Arial" w:cs="Arial"/>
        </w:rPr>
        <w:t xml:space="preserve"> </w:t>
      </w:r>
      <w:proofErr w:type="spellStart"/>
      <w:r w:rsidRPr="002D036E">
        <w:rPr>
          <w:rFonts w:ascii="Arial" w:hAnsi="Arial" w:cs="Arial"/>
        </w:rPr>
        <w:t>FVC%p-</w:t>
      </w:r>
      <w:r w:rsidR="00943D07" w:rsidRPr="002D036E">
        <w:rPr>
          <w:rFonts w:ascii="Arial" w:hAnsi="Arial" w:cs="Arial"/>
        </w:rPr>
        <w:t>matched</w:t>
      </w:r>
      <w:proofErr w:type="spellEnd"/>
      <w:r w:rsidR="00943D07" w:rsidRPr="002D036E">
        <w:rPr>
          <w:rFonts w:ascii="Arial" w:hAnsi="Arial" w:cs="Arial"/>
        </w:rPr>
        <w:t xml:space="preserve"> comparator analysis </w:t>
      </w:r>
    </w:p>
    <w:tbl>
      <w:tblPr>
        <w:tblStyle w:val="TableGrid"/>
        <w:tblW w:w="95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35"/>
        <w:gridCol w:w="2258"/>
        <w:gridCol w:w="2259"/>
        <w:gridCol w:w="2259"/>
      </w:tblGrid>
      <w:tr w:rsidR="000337EF" w:rsidRPr="002D036E" w14:paraId="0167FF18" w14:textId="77777777" w:rsidTr="00F43510">
        <w:trPr>
          <w:trHeight w:val="800"/>
        </w:trPr>
        <w:tc>
          <w:tcPr>
            <w:tcW w:w="27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C617692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</w:rPr>
              <w:t>Characteristic</w:t>
            </w:r>
          </w:p>
        </w:tc>
        <w:tc>
          <w:tcPr>
            <w:tcW w:w="225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20E7AFC" w14:textId="377748D2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rPr>
                <w:rFonts w:ascii="Arial" w:hAnsi="Arial" w:cs="Arial"/>
                <w:b/>
                <w:bCs/>
                <w:kern w:val="24"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 xml:space="preserve">PROMOVI </w:t>
            </w:r>
            <w:proofErr w:type="spellStart"/>
            <w:r w:rsidR="00ED1D42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t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rial</w:t>
            </w:r>
            <w:r w:rsidRPr="002D036E">
              <w:rPr>
                <w:rFonts w:ascii="Arial" w:eastAsia="Helvetica Regular" w:hAnsi="Arial" w:cs="Arial"/>
                <w:bCs/>
                <w:kern w:val="24"/>
                <w:sz w:val="22"/>
                <w:szCs w:val="22"/>
                <w:vertAlign w:val="superscript"/>
              </w:rPr>
              <w:t>a</w:t>
            </w:r>
            <w:proofErr w:type="spellEnd"/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 xml:space="preserve"> </w:t>
            </w:r>
            <w:r w:rsidR="0072120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br/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(</w:t>
            </w:r>
            <w:r w:rsidRPr="002D036E">
              <w:rPr>
                <w:rFonts w:ascii="Arial" w:eastAsia="Helvetica Regular" w:hAnsi="Arial" w:cs="Arial"/>
                <w:b/>
                <w:bCs/>
                <w:i/>
                <w:kern w:val="24"/>
                <w:sz w:val="22"/>
                <w:szCs w:val="22"/>
              </w:rPr>
              <w:t>n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=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52)</w:t>
            </w:r>
          </w:p>
        </w:tc>
        <w:tc>
          <w:tcPr>
            <w:tcW w:w="22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81AB690" w14:textId="2181D833" w:rsidR="00F43510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Cs/>
                <w:kern w:val="24"/>
                <w:vertAlign w:val="superscript"/>
              </w:rPr>
            </w:pPr>
            <w:r w:rsidRPr="002D036E">
              <w:rPr>
                <w:rFonts w:ascii="Arial" w:hAnsi="Arial" w:cs="Arial"/>
                <w:b/>
                <w:bCs/>
                <w:kern w:val="24"/>
              </w:rPr>
              <w:t xml:space="preserve">CINRG DNHS </w:t>
            </w:r>
            <w:r w:rsidR="00ED1D42" w:rsidRPr="002D036E">
              <w:rPr>
                <w:rFonts w:ascii="Arial" w:hAnsi="Arial" w:cs="Arial"/>
                <w:b/>
                <w:bCs/>
                <w:kern w:val="24"/>
              </w:rPr>
              <w:t>e</w:t>
            </w:r>
            <w:r w:rsidRPr="002D036E">
              <w:rPr>
                <w:rFonts w:ascii="Arial" w:hAnsi="Arial" w:cs="Arial"/>
                <w:b/>
                <w:bCs/>
                <w:kern w:val="24"/>
              </w:rPr>
              <w:t xml:space="preserve">xon 51 </w:t>
            </w:r>
            <w:proofErr w:type="spellStart"/>
            <w:r w:rsidR="00ED1D42" w:rsidRPr="002D036E">
              <w:rPr>
                <w:rFonts w:ascii="Arial" w:hAnsi="Arial" w:cs="Arial"/>
                <w:b/>
                <w:bCs/>
                <w:kern w:val="24"/>
              </w:rPr>
              <w:t>c</w:t>
            </w:r>
            <w:r w:rsidRPr="002D036E">
              <w:rPr>
                <w:rFonts w:ascii="Arial" w:hAnsi="Arial" w:cs="Arial"/>
                <w:b/>
                <w:bCs/>
                <w:kern w:val="24"/>
              </w:rPr>
              <w:t>ohort</w:t>
            </w:r>
            <w:r w:rsidRPr="002D036E">
              <w:rPr>
                <w:rFonts w:ascii="Arial" w:hAnsi="Arial" w:cs="Arial"/>
                <w:bCs/>
                <w:kern w:val="24"/>
                <w:vertAlign w:val="superscript"/>
              </w:rPr>
              <w:t>b</w:t>
            </w:r>
            <w:proofErr w:type="spellEnd"/>
            <w:r w:rsidRPr="002D036E">
              <w:rPr>
                <w:rFonts w:ascii="Arial" w:hAnsi="Arial" w:cs="Arial"/>
                <w:bCs/>
                <w:kern w:val="24"/>
                <w:vertAlign w:val="superscript"/>
              </w:rPr>
              <w:t xml:space="preserve"> </w:t>
            </w:r>
          </w:p>
          <w:p w14:paraId="5090D503" w14:textId="4CCD524B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2D036E">
              <w:rPr>
                <w:rFonts w:ascii="Arial" w:hAnsi="Arial" w:cs="Arial"/>
                <w:b/>
                <w:bCs/>
                <w:kern w:val="24"/>
              </w:rPr>
              <w:t>(</w:t>
            </w:r>
            <w:r w:rsidRPr="002D036E">
              <w:rPr>
                <w:rFonts w:ascii="Arial" w:hAnsi="Arial" w:cs="Arial"/>
                <w:b/>
                <w:bCs/>
                <w:i/>
                <w:kern w:val="24"/>
              </w:rPr>
              <w:t>n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hAnsi="Arial" w:cs="Arial"/>
                <w:b/>
                <w:bCs/>
                <w:kern w:val="24"/>
              </w:rPr>
              <w:t>=</w:t>
            </w:r>
            <w:r w:rsidR="006A2F82" w:rsidRPr="002D036E">
              <w:rPr>
                <w:rFonts w:ascii="Arial" w:hAnsi="Arial" w:cs="Arial"/>
              </w:rPr>
              <w:t> </w:t>
            </w:r>
            <w:r w:rsidRPr="002D036E">
              <w:rPr>
                <w:rFonts w:ascii="Arial" w:hAnsi="Arial" w:cs="Arial"/>
                <w:b/>
                <w:bCs/>
                <w:kern w:val="24"/>
              </w:rPr>
              <w:t>20)</w:t>
            </w:r>
          </w:p>
        </w:tc>
        <w:tc>
          <w:tcPr>
            <w:tcW w:w="22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48A828" w14:textId="0E7BC222" w:rsidR="000337EF" w:rsidRPr="002D036E" w:rsidRDefault="002D234B" w:rsidP="003F20FA">
            <w:pPr>
              <w:pStyle w:val="NormalWeb"/>
              <w:spacing w:before="0" w:beforeAutospacing="0" w:after="0" w:afterAutospacing="0" w:line="36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Eteplirsen s</w:t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tudies 201/202</w:t>
            </w:r>
            <w:r w:rsidR="000337EF" w:rsidRPr="002D036E">
              <w:rPr>
                <w:rFonts w:ascii="Arial" w:eastAsia="Helvetica Regular" w:hAnsi="Arial" w:cs="Arial"/>
                <w:bCs/>
                <w:kern w:val="24"/>
                <w:vertAlign w:val="superscript"/>
              </w:rPr>
              <w:t>c</w:t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 xml:space="preserve"> </w:t>
            </w:r>
            <w:r w:rsidR="0072120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br/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(</w:t>
            </w:r>
            <w:r w:rsidR="000337EF" w:rsidRPr="002D036E">
              <w:rPr>
                <w:rFonts w:ascii="Arial" w:eastAsia="Helvetica Regular" w:hAnsi="Arial" w:cs="Arial"/>
                <w:b/>
                <w:bCs/>
                <w:i/>
                <w:kern w:val="24"/>
                <w:sz w:val="22"/>
                <w:szCs w:val="22"/>
              </w:rPr>
              <w:t>n</w:t>
            </w:r>
            <w:r w:rsidR="006A2F82" w:rsidRPr="002D036E">
              <w:rPr>
                <w:rFonts w:ascii="Arial" w:hAnsi="Arial" w:cs="Arial"/>
              </w:rPr>
              <w:t> </w:t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=</w:t>
            </w:r>
            <w:r w:rsidR="006A2F82" w:rsidRPr="002D036E">
              <w:rPr>
                <w:rFonts w:ascii="Arial" w:hAnsi="Arial" w:cs="Arial"/>
              </w:rPr>
              <w:t> </w:t>
            </w:r>
            <w:r w:rsidR="000337EF" w:rsidRPr="002D036E">
              <w:rPr>
                <w:rFonts w:ascii="Arial" w:eastAsia="Helvetica Regular" w:hAnsi="Arial" w:cs="Arial"/>
                <w:b/>
                <w:bCs/>
                <w:kern w:val="24"/>
                <w:sz w:val="22"/>
                <w:szCs w:val="22"/>
              </w:rPr>
              <w:t>12)</w:t>
            </w:r>
          </w:p>
        </w:tc>
      </w:tr>
      <w:tr w:rsidR="000337EF" w:rsidRPr="002D036E" w14:paraId="25DF86C0" w14:textId="77777777" w:rsidTr="00D82A6E">
        <w:trPr>
          <w:trHeight w:val="470"/>
        </w:trPr>
        <w:tc>
          <w:tcPr>
            <w:tcW w:w="2735" w:type="dxa"/>
            <w:tcBorders>
              <w:top w:val="single" w:sz="4" w:space="0" w:color="auto"/>
            </w:tcBorders>
            <w:vAlign w:val="center"/>
          </w:tcPr>
          <w:p w14:paraId="0DB1F92A" w14:textId="4F8433BC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hAnsi="Arial" w:cs="Arial"/>
                <w:kern w:val="24"/>
                <w:position w:val="1"/>
              </w:rPr>
              <w:t>Age at baseline, y</w:t>
            </w:r>
          </w:p>
        </w:tc>
        <w:tc>
          <w:tcPr>
            <w:tcW w:w="2258" w:type="dxa"/>
            <w:tcBorders>
              <w:top w:val="single" w:sz="4" w:space="0" w:color="auto"/>
            </w:tcBorders>
          </w:tcPr>
          <w:p w14:paraId="7FB071A2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tcBorders>
              <w:top w:val="single" w:sz="4" w:space="0" w:color="auto"/>
            </w:tcBorders>
          </w:tcPr>
          <w:p w14:paraId="2F045418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tcBorders>
              <w:top w:val="single" w:sz="4" w:space="0" w:color="auto"/>
            </w:tcBorders>
          </w:tcPr>
          <w:p w14:paraId="541ADEBB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734D9B17" w14:textId="77777777" w:rsidTr="00D82A6E">
        <w:trPr>
          <w:trHeight w:val="470"/>
        </w:trPr>
        <w:tc>
          <w:tcPr>
            <w:tcW w:w="2735" w:type="dxa"/>
            <w:vAlign w:val="center"/>
          </w:tcPr>
          <w:p w14:paraId="0B412CED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2258" w:type="dxa"/>
            <w:vAlign w:val="center"/>
          </w:tcPr>
          <w:p w14:paraId="5E6523E9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1.0 ± 1.4</w:t>
            </w:r>
          </w:p>
        </w:tc>
        <w:tc>
          <w:tcPr>
            <w:tcW w:w="2259" w:type="dxa"/>
            <w:vAlign w:val="center"/>
          </w:tcPr>
          <w:p w14:paraId="691F9B1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1.8 ± 2.2</w:t>
            </w:r>
          </w:p>
        </w:tc>
        <w:tc>
          <w:tcPr>
            <w:tcW w:w="2259" w:type="dxa"/>
            <w:vAlign w:val="center"/>
          </w:tcPr>
          <w:p w14:paraId="7C8E1F24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0.3 ± 0.3</w:t>
            </w:r>
          </w:p>
        </w:tc>
      </w:tr>
      <w:tr w:rsidR="000337EF" w:rsidRPr="002D036E" w14:paraId="13D74000" w14:textId="77777777" w:rsidTr="00D82A6E">
        <w:trPr>
          <w:trHeight w:val="489"/>
        </w:trPr>
        <w:tc>
          <w:tcPr>
            <w:tcW w:w="2735" w:type="dxa"/>
            <w:vAlign w:val="center"/>
          </w:tcPr>
          <w:p w14:paraId="0343BAAB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kern w:val="24"/>
                <w:position w:val="1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2258" w:type="dxa"/>
            <w:vAlign w:val="center"/>
          </w:tcPr>
          <w:p w14:paraId="585CE898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0.0, 16.3</w:t>
            </w:r>
          </w:p>
        </w:tc>
        <w:tc>
          <w:tcPr>
            <w:tcW w:w="2259" w:type="dxa"/>
            <w:vAlign w:val="center"/>
          </w:tcPr>
          <w:p w14:paraId="7F53EB14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0.0, 17.9</w:t>
            </w:r>
          </w:p>
        </w:tc>
        <w:tc>
          <w:tcPr>
            <w:tcW w:w="2259" w:type="dxa"/>
            <w:vAlign w:val="center"/>
          </w:tcPr>
          <w:p w14:paraId="516E69A2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0.0, 11.0</w:t>
            </w:r>
          </w:p>
        </w:tc>
      </w:tr>
      <w:tr w:rsidR="000337EF" w:rsidRPr="002D036E" w14:paraId="23C798FB" w14:textId="77777777" w:rsidTr="00D82A6E">
        <w:trPr>
          <w:trHeight w:val="470"/>
        </w:trPr>
        <w:tc>
          <w:tcPr>
            <w:tcW w:w="2735" w:type="dxa"/>
            <w:vAlign w:val="center"/>
          </w:tcPr>
          <w:p w14:paraId="43BEF2CD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r w:rsidRPr="002D036E">
              <w:rPr>
                <w:rFonts w:ascii="Arial" w:eastAsiaTheme="minorEastAsia" w:hAnsi="Arial" w:cs="Arial"/>
                <w:kern w:val="24"/>
              </w:rPr>
              <w:t xml:space="preserve">Height at </w:t>
            </w:r>
            <w:proofErr w:type="spellStart"/>
            <w:proofErr w:type="gramStart"/>
            <w:r w:rsidRPr="002D036E">
              <w:rPr>
                <w:rFonts w:ascii="Arial" w:eastAsiaTheme="minorEastAsia" w:hAnsi="Arial" w:cs="Arial"/>
                <w:kern w:val="24"/>
              </w:rPr>
              <w:t>baseline,</w:t>
            </w:r>
            <w:r w:rsidRPr="002D036E">
              <w:rPr>
                <w:rFonts w:ascii="Arial" w:eastAsiaTheme="minorEastAsia" w:hAnsi="Arial" w:cs="Arial"/>
                <w:kern w:val="24"/>
                <w:vertAlign w:val="superscript"/>
              </w:rPr>
              <w:t>d</w:t>
            </w:r>
            <w:proofErr w:type="spellEnd"/>
            <w:proofErr w:type="gramEnd"/>
            <w:r w:rsidRPr="002D036E">
              <w:rPr>
                <w:rFonts w:ascii="Arial" w:eastAsiaTheme="minorEastAsia" w:hAnsi="Arial" w:cs="Arial"/>
                <w:kern w:val="24"/>
              </w:rPr>
              <w:t xml:space="preserve"> cm</w:t>
            </w:r>
          </w:p>
        </w:tc>
        <w:tc>
          <w:tcPr>
            <w:tcW w:w="2258" w:type="dxa"/>
            <w:vAlign w:val="center"/>
          </w:tcPr>
          <w:p w14:paraId="0F758229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vAlign w:val="center"/>
          </w:tcPr>
          <w:p w14:paraId="2A0F10A6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vAlign w:val="center"/>
          </w:tcPr>
          <w:p w14:paraId="1EFE7B29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1BEF771F" w14:textId="77777777" w:rsidTr="00D82A6E">
        <w:trPr>
          <w:trHeight w:val="470"/>
        </w:trPr>
        <w:tc>
          <w:tcPr>
            <w:tcW w:w="2735" w:type="dxa"/>
            <w:vAlign w:val="center"/>
          </w:tcPr>
          <w:p w14:paraId="3B449ACB" w14:textId="77777777" w:rsidR="000337EF" w:rsidRPr="002D036E" w:rsidRDefault="000337EF" w:rsidP="003F20FA">
            <w:pPr>
              <w:spacing w:line="360" w:lineRule="auto"/>
              <w:rPr>
                <w:rFonts w:ascii="Arial" w:eastAsiaTheme="minorEastAsia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2258" w:type="dxa"/>
            <w:vAlign w:val="center"/>
          </w:tcPr>
          <w:p w14:paraId="51F32DC5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38.3 ± 7.7</w:t>
            </w:r>
            <w:r w:rsidRPr="002D036E">
              <w:rPr>
                <w:rFonts w:ascii="Arial" w:hAnsi="Arial" w:cs="Arial"/>
                <w:kern w:val="24"/>
                <w:sz w:val="22"/>
                <w:szCs w:val="22"/>
                <w:vertAlign w:val="superscript"/>
              </w:rPr>
              <w:t xml:space="preserve"> e</w:t>
            </w:r>
          </w:p>
        </w:tc>
        <w:tc>
          <w:tcPr>
            <w:tcW w:w="2259" w:type="dxa"/>
            <w:vAlign w:val="center"/>
          </w:tcPr>
          <w:p w14:paraId="792FB81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40.8 ± 12.1</w:t>
            </w:r>
          </w:p>
        </w:tc>
        <w:tc>
          <w:tcPr>
            <w:tcW w:w="2259" w:type="dxa"/>
            <w:vAlign w:val="center"/>
          </w:tcPr>
          <w:p w14:paraId="36B6BFF9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26.1 ± 7.6</w:t>
            </w:r>
          </w:p>
        </w:tc>
      </w:tr>
      <w:tr w:rsidR="000337EF" w:rsidRPr="002D036E" w14:paraId="4550380F" w14:textId="77777777" w:rsidTr="00D82A6E">
        <w:trPr>
          <w:trHeight w:val="489"/>
        </w:trPr>
        <w:tc>
          <w:tcPr>
            <w:tcW w:w="2735" w:type="dxa"/>
            <w:vAlign w:val="center"/>
          </w:tcPr>
          <w:p w14:paraId="4CB99490" w14:textId="77777777" w:rsidR="000337EF" w:rsidRPr="002D036E" w:rsidRDefault="000337EF" w:rsidP="003F20FA">
            <w:pPr>
              <w:spacing w:line="360" w:lineRule="auto"/>
              <w:rPr>
                <w:rFonts w:ascii="Arial" w:eastAsiaTheme="minorEastAsia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2258" w:type="dxa"/>
            <w:vAlign w:val="center"/>
          </w:tcPr>
          <w:p w14:paraId="068529EA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22.4, 155.2</w:t>
            </w:r>
          </w:p>
        </w:tc>
        <w:tc>
          <w:tcPr>
            <w:tcW w:w="2259" w:type="dxa"/>
            <w:vAlign w:val="center"/>
          </w:tcPr>
          <w:p w14:paraId="3DA5A211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24.0, 178.1</w:t>
            </w:r>
          </w:p>
        </w:tc>
        <w:tc>
          <w:tcPr>
            <w:tcW w:w="2259" w:type="dxa"/>
            <w:vAlign w:val="center"/>
          </w:tcPr>
          <w:p w14:paraId="16473886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116.0, 140.5</w:t>
            </w:r>
          </w:p>
        </w:tc>
      </w:tr>
      <w:tr w:rsidR="000337EF" w:rsidRPr="002D036E" w14:paraId="1AC47931" w14:textId="77777777" w:rsidTr="00D82A6E">
        <w:trPr>
          <w:trHeight w:val="470"/>
        </w:trPr>
        <w:tc>
          <w:tcPr>
            <w:tcW w:w="2735" w:type="dxa"/>
            <w:vAlign w:val="center"/>
          </w:tcPr>
          <w:p w14:paraId="318366F3" w14:textId="77777777" w:rsidR="000337EF" w:rsidRPr="002D036E" w:rsidRDefault="000337EF" w:rsidP="003F20FA">
            <w:pPr>
              <w:spacing w:line="360" w:lineRule="auto"/>
              <w:rPr>
                <w:rFonts w:ascii="Arial" w:hAnsi="Arial" w:cs="Arial"/>
                <w:b/>
              </w:rPr>
            </w:pPr>
            <w:proofErr w:type="spellStart"/>
            <w:r w:rsidRPr="002D036E">
              <w:rPr>
                <w:rFonts w:ascii="Arial" w:eastAsiaTheme="minorEastAsia" w:hAnsi="Arial" w:cs="Arial"/>
                <w:kern w:val="24"/>
              </w:rPr>
              <w:t>FVC%p</w:t>
            </w:r>
            <w:proofErr w:type="spellEnd"/>
            <w:r w:rsidRPr="002D036E">
              <w:rPr>
                <w:rFonts w:ascii="Arial" w:eastAsiaTheme="minorEastAsia" w:hAnsi="Arial" w:cs="Arial"/>
                <w:kern w:val="24"/>
              </w:rPr>
              <w:t xml:space="preserve"> at </w:t>
            </w:r>
            <w:proofErr w:type="spellStart"/>
            <w:proofErr w:type="gramStart"/>
            <w:r w:rsidRPr="002D036E">
              <w:rPr>
                <w:rFonts w:ascii="Arial" w:eastAsiaTheme="minorEastAsia" w:hAnsi="Arial" w:cs="Arial"/>
                <w:kern w:val="24"/>
              </w:rPr>
              <w:t>baseline,</w:t>
            </w:r>
            <w:r w:rsidRPr="002D036E">
              <w:rPr>
                <w:rFonts w:ascii="Arial" w:eastAsiaTheme="minorEastAsia" w:hAnsi="Arial" w:cs="Arial"/>
                <w:kern w:val="24"/>
                <w:vertAlign w:val="superscript"/>
              </w:rPr>
              <w:t>d</w:t>
            </w:r>
            <w:proofErr w:type="spellEnd"/>
            <w:proofErr w:type="gramEnd"/>
            <w:r w:rsidRPr="002D036E">
              <w:rPr>
                <w:rFonts w:ascii="Arial" w:eastAsiaTheme="minorEastAsia" w:hAnsi="Arial" w:cs="Arial"/>
                <w:kern w:val="24"/>
              </w:rPr>
              <w:t xml:space="preserve"> %</w:t>
            </w:r>
          </w:p>
        </w:tc>
        <w:tc>
          <w:tcPr>
            <w:tcW w:w="2258" w:type="dxa"/>
            <w:vAlign w:val="center"/>
          </w:tcPr>
          <w:p w14:paraId="19114768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vAlign w:val="center"/>
          </w:tcPr>
          <w:p w14:paraId="46ED0D10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2259" w:type="dxa"/>
            <w:vAlign w:val="center"/>
          </w:tcPr>
          <w:p w14:paraId="0F1B0611" w14:textId="77777777" w:rsidR="000337EF" w:rsidRPr="002D036E" w:rsidRDefault="000337EF" w:rsidP="003F20FA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</w:p>
        </w:tc>
      </w:tr>
      <w:tr w:rsidR="000337EF" w:rsidRPr="002D036E" w14:paraId="5008C618" w14:textId="77777777" w:rsidTr="00D82A6E">
        <w:trPr>
          <w:trHeight w:val="470"/>
        </w:trPr>
        <w:tc>
          <w:tcPr>
            <w:tcW w:w="2735" w:type="dxa"/>
            <w:vAlign w:val="center"/>
          </w:tcPr>
          <w:p w14:paraId="7E6A1D6C" w14:textId="77777777" w:rsidR="000337EF" w:rsidRPr="002D036E" w:rsidRDefault="000337EF" w:rsidP="003F20FA">
            <w:pPr>
              <w:spacing w:line="360" w:lineRule="auto"/>
              <w:rPr>
                <w:rFonts w:ascii="Arial" w:eastAsiaTheme="minorEastAsia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ean </w:t>
            </w:r>
            <w:r w:rsidRPr="002D036E">
              <w:rPr>
                <w:rFonts w:ascii="Arial" w:eastAsia="Times New Roman" w:hAnsi="Arial" w:cs="Arial"/>
                <w:bCs/>
                <w:kern w:val="24"/>
              </w:rPr>
              <w:t xml:space="preserve">± </w:t>
            </w:r>
            <w:r w:rsidRPr="002D036E">
              <w:rPr>
                <w:rFonts w:ascii="Arial" w:hAnsi="Arial" w:cs="Arial"/>
                <w:kern w:val="24"/>
              </w:rPr>
              <w:t xml:space="preserve">SD </w:t>
            </w:r>
          </w:p>
        </w:tc>
        <w:tc>
          <w:tcPr>
            <w:tcW w:w="2258" w:type="dxa"/>
            <w:vAlign w:val="center"/>
          </w:tcPr>
          <w:p w14:paraId="47F7A328" w14:textId="5599E244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78.5 ± 14.5</w:t>
            </w:r>
            <w:r w:rsidRPr="002D036E">
              <w:rPr>
                <w:rFonts w:ascii="Arial" w:hAnsi="Arial" w:cs="Arial"/>
                <w:kern w:val="24"/>
                <w:sz w:val="22"/>
                <w:szCs w:val="22"/>
                <w:vertAlign w:val="superscript"/>
              </w:rPr>
              <w:t>e</w:t>
            </w:r>
          </w:p>
        </w:tc>
        <w:tc>
          <w:tcPr>
            <w:tcW w:w="2259" w:type="dxa"/>
            <w:vAlign w:val="center"/>
          </w:tcPr>
          <w:p w14:paraId="023B172B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79.6 ± 13.3</w:t>
            </w:r>
          </w:p>
        </w:tc>
        <w:tc>
          <w:tcPr>
            <w:tcW w:w="2259" w:type="dxa"/>
            <w:vAlign w:val="center"/>
          </w:tcPr>
          <w:p w14:paraId="2FF473BC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96.9 ± 14.0</w:t>
            </w:r>
          </w:p>
        </w:tc>
      </w:tr>
      <w:tr w:rsidR="000337EF" w:rsidRPr="002D036E" w14:paraId="76D6FB22" w14:textId="77777777" w:rsidTr="00D82A6E">
        <w:trPr>
          <w:trHeight w:val="489"/>
        </w:trPr>
        <w:tc>
          <w:tcPr>
            <w:tcW w:w="2735" w:type="dxa"/>
            <w:tcBorders>
              <w:bottom w:val="single" w:sz="4" w:space="0" w:color="auto"/>
            </w:tcBorders>
            <w:vAlign w:val="center"/>
          </w:tcPr>
          <w:p w14:paraId="7BA46C8B" w14:textId="77777777" w:rsidR="000337EF" w:rsidRPr="002D036E" w:rsidRDefault="000337EF" w:rsidP="003F20FA">
            <w:pPr>
              <w:spacing w:line="360" w:lineRule="auto"/>
              <w:rPr>
                <w:rFonts w:ascii="Arial" w:eastAsiaTheme="minorEastAsia" w:hAnsi="Arial" w:cs="Arial"/>
                <w:kern w:val="24"/>
              </w:rPr>
            </w:pPr>
            <w:r w:rsidRPr="002D036E">
              <w:rPr>
                <w:rFonts w:ascii="Arial" w:hAnsi="Arial" w:cs="Arial"/>
                <w:kern w:val="24"/>
              </w:rPr>
              <w:t xml:space="preserve">  Min, max</w:t>
            </w:r>
          </w:p>
        </w:tc>
        <w:tc>
          <w:tcPr>
            <w:tcW w:w="2258" w:type="dxa"/>
            <w:tcBorders>
              <w:bottom w:val="single" w:sz="4" w:space="0" w:color="auto"/>
            </w:tcBorders>
            <w:vAlign w:val="center"/>
          </w:tcPr>
          <w:p w14:paraId="6DE50AED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2.6, 127.0</w:t>
            </w:r>
          </w:p>
        </w:tc>
        <w:tc>
          <w:tcPr>
            <w:tcW w:w="2259" w:type="dxa"/>
            <w:tcBorders>
              <w:bottom w:val="single" w:sz="4" w:space="0" w:color="auto"/>
            </w:tcBorders>
            <w:vAlign w:val="center"/>
          </w:tcPr>
          <w:p w14:paraId="06E11ED0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50.0, 106.0</w:t>
            </w:r>
          </w:p>
        </w:tc>
        <w:tc>
          <w:tcPr>
            <w:tcW w:w="2259" w:type="dxa"/>
            <w:tcBorders>
              <w:bottom w:val="single" w:sz="4" w:space="0" w:color="auto"/>
            </w:tcBorders>
            <w:vAlign w:val="center"/>
          </w:tcPr>
          <w:p w14:paraId="0567B6A8" w14:textId="77777777" w:rsidR="000337EF" w:rsidRPr="002D036E" w:rsidRDefault="000337EF" w:rsidP="003F20FA">
            <w:pPr>
              <w:pStyle w:val="NormalWeb"/>
              <w:spacing w:before="0" w:beforeAutospacing="0" w:after="0" w:afterAutospacing="0" w:line="360" w:lineRule="auto"/>
              <w:jc w:val="center"/>
              <w:textAlignment w:val="center"/>
              <w:rPr>
                <w:rFonts w:ascii="Arial" w:hAnsi="Arial" w:cs="Arial"/>
                <w:kern w:val="24"/>
                <w:sz w:val="22"/>
                <w:szCs w:val="22"/>
              </w:rPr>
            </w:pPr>
            <w:r w:rsidRPr="002D036E">
              <w:rPr>
                <w:rFonts w:ascii="Arial" w:hAnsi="Arial" w:cs="Arial"/>
                <w:kern w:val="24"/>
                <w:sz w:val="22"/>
                <w:szCs w:val="22"/>
              </w:rPr>
              <w:t>84.0, 121.0</w:t>
            </w:r>
          </w:p>
        </w:tc>
      </w:tr>
    </w:tbl>
    <w:p w14:paraId="6925BDF0" w14:textId="60FA3785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  <w:szCs w:val="18"/>
        </w:rPr>
      </w:pPr>
      <w:r w:rsidRPr="002D036E">
        <w:rPr>
          <w:rFonts w:ascii="Arial" w:hAnsi="Arial" w:cs="Arial"/>
          <w:sz w:val="18"/>
        </w:rPr>
        <w:t xml:space="preserve">Abbreviations: </w:t>
      </w:r>
      <w:proofErr w:type="spellStart"/>
      <w:r w:rsidRPr="002D036E">
        <w:rPr>
          <w:rFonts w:ascii="Arial" w:hAnsi="Arial" w:cs="Arial"/>
          <w:sz w:val="18"/>
        </w:rPr>
        <w:t>FVC%p</w:t>
      </w:r>
      <w:proofErr w:type="spellEnd"/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hAnsi="Arial" w:cs="Arial"/>
          <w:sz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</w:rPr>
        <w:t xml:space="preserve">percent predicted forced vital capacity; </w:t>
      </w:r>
      <w:r w:rsidRPr="002D036E">
        <w:rPr>
          <w:rFonts w:ascii="Arial" w:hAnsi="Arial" w:cs="Arial"/>
          <w:sz w:val="18"/>
          <w:szCs w:val="18"/>
        </w:rPr>
        <w:t>SD</w:t>
      </w:r>
      <w:r w:rsidR="00E34CFF" w:rsidRPr="002D036E">
        <w:rPr>
          <w:rFonts w:ascii="Arial" w:hAnsi="Arial" w:cs="Arial"/>
          <w:sz w:val="18"/>
        </w:rPr>
        <w:t> </w:t>
      </w:r>
      <w:r w:rsidR="0072120F" w:rsidRPr="002D036E">
        <w:rPr>
          <w:rFonts w:ascii="Arial" w:hAnsi="Arial" w:cs="Arial"/>
          <w:sz w:val="18"/>
          <w:szCs w:val="18"/>
        </w:rPr>
        <w:t>=</w:t>
      </w:r>
      <w:r w:rsidR="00E34CFF" w:rsidRPr="002D036E">
        <w:rPr>
          <w:rFonts w:ascii="Arial" w:hAnsi="Arial" w:cs="Arial"/>
          <w:sz w:val="18"/>
        </w:rPr>
        <w:t> </w:t>
      </w:r>
      <w:r w:rsidRPr="002D036E">
        <w:rPr>
          <w:rFonts w:ascii="Arial" w:hAnsi="Arial" w:cs="Arial"/>
          <w:sz w:val="18"/>
          <w:szCs w:val="18"/>
        </w:rPr>
        <w:t>standard deviation.</w:t>
      </w:r>
    </w:p>
    <w:p w14:paraId="67F48AE2" w14:textId="1355A29C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  <w:szCs w:val="18"/>
        </w:rPr>
      </w:pPr>
      <w:proofErr w:type="spellStart"/>
      <w:r w:rsidRPr="002D036E">
        <w:rPr>
          <w:rFonts w:ascii="Arial" w:hAnsi="Arial" w:cs="Arial"/>
          <w:sz w:val="18"/>
          <w:szCs w:val="18"/>
          <w:vertAlign w:val="superscript"/>
          <w:lang w:val="en-GB"/>
        </w:rPr>
        <w:t>a</w:t>
      </w:r>
      <w:proofErr w:type="spellEnd"/>
      <w:r w:rsidRPr="002D036E">
        <w:rPr>
          <w:rFonts w:ascii="Arial" w:hAnsi="Arial" w:cs="Arial"/>
          <w:sz w:val="18"/>
          <w:szCs w:val="18"/>
          <w:vertAlign w:val="superscript"/>
          <w:lang w:val="en-GB"/>
        </w:rPr>
        <w:t xml:space="preserve"> </w:t>
      </w:r>
      <w:proofErr w:type="gramStart"/>
      <w:r w:rsidRPr="002D036E">
        <w:rPr>
          <w:rFonts w:ascii="Arial" w:hAnsi="Arial" w:cs="Arial"/>
          <w:sz w:val="18"/>
          <w:szCs w:val="18"/>
          <w:lang w:val="en-GB"/>
        </w:rPr>
        <w:t>The</w:t>
      </w:r>
      <w:proofErr w:type="gramEnd"/>
      <w:r w:rsidRPr="002D036E">
        <w:rPr>
          <w:rFonts w:ascii="Arial" w:hAnsi="Arial" w:cs="Arial"/>
          <w:sz w:val="18"/>
          <w:szCs w:val="18"/>
          <w:lang w:val="en-GB"/>
        </w:rPr>
        <w:t xml:space="preserve"> analysis set included all treated patients with assessments falling into the age group of 10</w:t>
      </w:r>
      <w:r w:rsidR="00DB4C3A" w:rsidRPr="002D036E">
        <w:rPr>
          <w:rFonts w:ascii="Arial" w:hAnsi="Arial" w:cs="Arial"/>
          <w:sz w:val="18"/>
          <w:szCs w:val="18"/>
          <w:lang w:val="en-GB"/>
        </w:rPr>
        <w:t xml:space="preserve"> to &lt;</w:t>
      </w:r>
      <w:r w:rsidRPr="002D036E">
        <w:rPr>
          <w:rFonts w:ascii="Arial" w:hAnsi="Arial" w:cs="Arial"/>
          <w:sz w:val="18"/>
          <w:szCs w:val="18"/>
        </w:rPr>
        <w:t xml:space="preserve">18 years. </w:t>
      </w:r>
    </w:p>
    <w:p w14:paraId="2B80F31E" w14:textId="29970091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  <w:szCs w:val="18"/>
          <w:lang w:val="en-GB"/>
        </w:rPr>
      </w:pPr>
      <w:r w:rsidRPr="002D036E">
        <w:rPr>
          <w:rFonts w:ascii="Arial" w:hAnsi="Arial" w:cs="Arial"/>
          <w:sz w:val="18"/>
          <w:szCs w:val="18"/>
          <w:vertAlign w:val="superscript"/>
        </w:rPr>
        <w:t xml:space="preserve">b </w:t>
      </w:r>
      <w:r w:rsidRPr="002D036E">
        <w:rPr>
          <w:rFonts w:ascii="Arial" w:hAnsi="Arial" w:cs="Arial"/>
          <w:sz w:val="18"/>
          <w:szCs w:val="18"/>
          <w:lang w:val="en-GB"/>
        </w:rPr>
        <w:t>Untreated patients in the CINRG DN</w:t>
      </w:r>
      <w:r w:rsidR="00ED1D42" w:rsidRPr="002D036E">
        <w:rPr>
          <w:rFonts w:ascii="Arial" w:hAnsi="Arial" w:cs="Arial"/>
          <w:sz w:val="18"/>
          <w:szCs w:val="18"/>
          <w:lang w:val="en-GB"/>
        </w:rPr>
        <w:t>H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S exon 51 cohort </w:t>
      </w:r>
      <w:r w:rsidRPr="002D036E">
        <w:rPr>
          <w:rFonts w:ascii="Arial" w:hAnsi="Arial" w:cs="Arial"/>
          <w:sz w:val="18"/>
        </w:rPr>
        <w:t>(age 10</w:t>
      </w:r>
      <w:r w:rsidR="001A57E2" w:rsidRPr="002D036E">
        <w:rPr>
          <w:rFonts w:ascii="Arial" w:hAnsi="Arial" w:cs="Arial"/>
          <w:sz w:val="18"/>
        </w:rPr>
        <w:t>–</w:t>
      </w:r>
      <w:r w:rsidRPr="002D036E">
        <w:rPr>
          <w:rFonts w:ascii="Arial" w:hAnsi="Arial" w:cs="Arial"/>
          <w:sz w:val="18"/>
        </w:rPr>
        <w:t>18 years)</w:t>
      </w:r>
      <w:r w:rsidR="007E0872" w:rsidRPr="002D036E">
        <w:rPr>
          <w:rFonts w:ascii="Arial" w:hAnsi="Arial" w:cs="Arial"/>
          <w:sz w:val="18"/>
        </w:rPr>
        <w:t xml:space="preserve"> </w:t>
      </w:r>
      <w:r w:rsidR="007E0872" w:rsidRPr="002D036E">
        <w:rPr>
          <w:rFonts w:ascii="Arial" w:hAnsi="Arial" w:cs="Arial"/>
          <w:sz w:val="18"/>
        </w:rPr>
        <w:fldChar w:fldCharType="begin">
          <w:fldData xml:space="preserve">PEVuZE5vdGU+PENpdGU+PEF1dGhvcj5CZWxsbzwvQXV0aG9yPjxZZWFyPjIwMTY8L1llYXI+PFJl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</w:fldData>
        </w:fldChar>
      </w:r>
      <w:r w:rsidR="009B3CF5" w:rsidRPr="002D036E">
        <w:rPr>
          <w:rFonts w:ascii="Arial" w:hAnsi="Arial" w:cs="Arial"/>
          <w:sz w:val="18"/>
        </w:rPr>
        <w:instrText xml:space="preserve"> ADDIN EN.CITE </w:instrText>
      </w:r>
      <w:r w:rsidR="009B3CF5" w:rsidRPr="002D036E">
        <w:rPr>
          <w:rFonts w:ascii="Arial" w:hAnsi="Arial" w:cs="Arial"/>
          <w:sz w:val="18"/>
        </w:rPr>
        <w:fldChar w:fldCharType="begin">
          <w:fldData xml:space="preserve">PEVuZE5vdGU+PENpdGU+PEF1dGhvcj5CZWxsbzwvQXV0aG9yPjxZZWFyPjIwMTY8L1llYXI+PFJl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</w:fldData>
        </w:fldChar>
      </w:r>
      <w:r w:rsidR="009B3CF5" w:rsidRPr="002D036E">
        <w:rPr>
          <w:rFonts w:ascii="Arial" w:hAnsi="Arial" w:cs="Arial"/>
          <w:sz w:val="18"/>
        </w:rPr>
        <w:instrText xml:space="preserve"> ADDIN EN.CITE.DATA </w:instrText>
      </w:r>
      <w:r w:rsidR="009B3CF5" w:rsidRPr="002D036E">
        <w:rPr>
          <w:rFonts w:ascii="Arial" w:hAnsi="Arial" w:cs="Arial"/>
          <w:sz w:val="18"/>
        </w:rPr>
      </w:r>
      <w:r w:rsidR="009B3CF5" w:rsidRPr="002D036E">
        <w:rPr>
          <w:rFonts w:ascii="Arial" w:hAnsi="Arial" w:cs="Arial"/>
          <w:sz w:val="18"/>
        </w:rPr>
        <w:fldChar w:fldCharType="end"/>
      </w:r>
      <w:r w:rsidR="007E0872" w:rsidRPr="002D036E">
        <w:rPr>
          <w:rFonts w:ascii="Arial" w:hAnsi="Arial" w:cs="Arial"/>
          <w:sz w:val="18"/>
        </w:rPr>
      </w:r>
      <w:r w:rsidR="007E0872" w:rsidRPr="002D036E">
        <w:rPr>
          <w:rFonts w:ascii="Arial" w:hAnsi="Arial" w:cs="Arial"/>
          <w:sz w:val="18"/>
        </w:rPr>
        <w:fldChar w:fldCharType="separate"/>
      </w:r>
      <w:r w:rsidR="009B3CF5" w:rsidRPr="002D036E">
        <w:rPr>
          <w:rFonts w:ascii="Arial" w:hAnsi="Arial" w:cs="Arial"/>
          <w:noProof/>
          <w:sz w:val="18"/>
        </w:rPr>
        <w:t>[11]</w:t>
      </w:r>
      <w:r w:rsidR="007E0872" w:rsidRPr="002D036E">
        <w:rPr>
          <w:rFonts w:ascii="Arial" w:hAnsi="Arial" w:cs="Arial"/>
          <w:sz w:val="18"/>
        </w:rPr>
        <w:fldChar w:fldCharType="end"/>
      </w:r>
      <w:r w:rsidR="007C6146" w:rsidRPr="002D036E">
        <w:rPr>
          <w:rFonts w:ascii="Arial" w:hAnsi="Arial" w:cs="Arial"/>
          <w:sz w:val="18"/>
          <w:szCs w:val="18"/>
          <w:lang w:val="en-GB"/>
        </w:rPr>
        <w:t>.</w:t>
      </w:r>
    </w:p>
    <w:p w14:paraId="0CFB98C6" w14:textId="0FA13855" w:rsidR="000337EF" w:rsidRPr="002D036E" w:rsidRDefault="000337EF" w:rsidP="00472A5B">
      <w:pPr>
        <w:spacing w:after="0" w:line="360" w:lineRule="auto"/>
        <w:rPr>
          <w:rFonts w:ascii="Arial" w:hAnsi="Arial" w:cs="Arial"/>
          <w:sz w:val="18"/>
          <w:szCs w:val="18"/>
        </w:rPr>
      </w:pPr>
      <w:r w:rsidRPr="002D036E">
        <w:rPr>
          <w:rFonts w:ascii="Arial" w:hAnsi="Arial" w:cs="Arial"/>
          <w:sz w:val="18"/>
          <w:szCs w:val="18"/>
          <w:vertAlign w:val="superscript"/>
          <w:lang w:val="en-GB"/>
        </w:rPr>
        <w:t>c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 </w:t>
      </w:r>
      <w:r w:rsidR="004F4AA9" w:rsidRPr="002D036E">
        <w:rPr>
          <w:rFonts w:ascii="Arial" w:hAnsi="Arial" w:cs="Arial"/>
          <w:sz w:val="18"/>
          <w:szCs w:val="18"/>
          <w:lang w:val="en-GB"/>
        </w:rPr>
        <w:t>Eteplirsen s</w:t>
      </w:r>
      <w:r w:rsidRPr="002D036E">
        <w:rPr>
          <w:rFonts w:ascii="Arial" w:hAnsi="Arial" w:cs="Arial"/>
          <w:sz w:val="18"/>
          <w:szCs w:val="18"/>
          <w:lang w:val="en-GB"/>
        </w:rPr>
        <w:t>tud</w:t>
      </w:r>
      <w:r w:rsidR="002E7F71" w:rsidRPr="002D036E">
        <w:rPr>
          <w:rFonts w:ascii="Arial" w:hAnsi="Arial" w:cs="Arial"/>
          <w:sz w:val="18"/>
          <w:szCs w:val="18"/>
          <w:lang w:val="en-GB"/>
        </w:rPr>
        <w:t>ies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 201 (NCT01396239) </w:t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begin"/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 &lt;EndNote&gt;&lt;Cite&gt;&lt;Author&gt;Shieh&lt;/Author&gt;&lt;Year&gt;2018&lt;/Year&gt;&lt;RecNum&gt;23&lt;/RecNum&gt;&lt;DisplayText&gt;[24]&lt;/DisplayText&gt;&lt;record&gt;&lt;rec-number&gt;23&lt;/rec-number&gt;&lt;foreign-keys&gt;&lt;key app="EN" db-id="r2rdwppa5z0e05e5eexxd0fjv0at9z0ttptf" timestamp="1609838484"&gt;23&lt;/key&gt;&lt;/foreign-keys&gt;&lt;ref-type name="Conference Paper"&gt;47&lt;/ref-type&gt;&lt;contributors&gt;&lt;authors&gt;&lt;author&gt;Shieh, B. P.&lt;/author&gt;&lt;/authors&gt;&lt;/contributors&gt;&lt;titles&gt;&lt;title&gt;Poster at the 2nd Symposium of the Latin American Society of Neuromuscular Diseases (SOLANE). June 7–9, 2018. Rio de Janeiro, Brazil&lt;/title&gt;&lt;/titles&gt;&lt;dates&gt;&lt;year&gt;2018&lt;/year&gt;&lt;/dates&gt;&lt;urls&gt;&lt;/urls&gt;&lt;/record&gt;&lt;/Cite&gt;&lt;/EndNote&gt;</w:instrText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separate"/>
      </w:r>
      <w:r w:rsidR="004E2C7C">
        <w:rPr>
          <w:rFonts w:ascii="Arial" w:hAnsi="Arial" w:cs="Arial"/>
          <w:noProof/>
          <w:sz w:val="18"/>
          <w:szCs w:val="18"/>
          <w:lang w:val="en-GB"/>
        </w:rPr>
        <w:t>[24]</w:t>
      </w:r>
      <w:r w:rsidR="00810999" w:rsidRPr="002D036E">
        <w:rPr>
          <w:rFonts w:ascii="Arial" w:hAnsi="Arial" w:cs="Arial"/>
          <w:sz w:val="18"/>
          <w:szCs w:val="18"/>
          <w:lang w:val="en-GB"/>
        </w:rPr>
        <w:fldChar w:fldCharType="end"/>
      </w:r>
      <w:r w:rsidR="00810999" w:rsidRPr="002D036E">
        <w:rPr>
          <w:rFonts w:ascii="Arial" w:hAnsi="Arial" w:cs="Arial"/>
          <w:sz w:val="18"/>
          <w:szCs w:val="18"/>
          <w:lang w:val="en-GB"/>
        </w:rPr>
        <w:t xml:space="preserve"> </w:t>
      </w:r>
      <w:r w:rsidRPr="002D036E">
        <w:rPr>
          <w:rFonts w:ascii="Arial" w:hAnsi="Arial" w:cs="Arial"/>
          <w:sz w:val="18"/>
          <w:szCs w:val="18"/>
          <w:lang w:val="en-GB"/>
        </w:rPr>
        <w:t xml:space="preserve">and 202 (NCT01540409) </w:t>
      </w:r>
      <w:r w:rsidR="00942C8C" w:rsidRPr="002D036E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LaGFuPC9BdXRob3I+PFllYXI+MjAxOTwvWWVhcj48UmVj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</w:fldData>
        </w:fldChar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 </w:instrText>
      </w:r>
      <w:r w:rsidR="004E2C7C">
        <w:rPr>
          <w:rFonts w:ascii="Arial" w:hAnsi="Arial" w:cs="Arial"/>
          <w:sz w:val="18"/>
          <w:szCs w:val="18"/>
          <w:lang w:val="en-GB"/>
        </w:rPr>
        <w:fldChar w:fldCharType="begin">
          <w:fldData xml:space="preserve">PEVuZE5vdGU+PENpdGU+PEF1dGhvcj5LaGFuPC9BdXRob3I+PFllYXI+MjAxOTwvWWVhcj48UmVj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</w:fldData>
        </w:fldChar>
      </w:r>
      <w:r w:rsidR="004E2C7C">
        <w:rPr>
          <w:rFonts w:ascii="Arial" w:hAnsi="Arial" w:cs="Arial"/>
          <w:sz w:val="18"/>
          <w:szCs w:val="18"/>
          <w:lang w:val="en-GB"/>
        </w:rPr>
        <w:instrText xml:space="preserve"> ADDIN EN.CITE.DATA </w:instrText>
      </w:r>
      <w:r w:rsidR="004E2C7C">
        <w:rPr>
          <w:rFonts w:ascii="Arial" w:hAnsi="Arial" w:cs="Arial"/>
          <w:sz w:val="18"/>
          <w:szCs w:val="18"/>
          <w:lang w:val="en-GB"/>
        </w:rPr>
      </w:r>
      <w:r w:rsidR="004E2C7C">
        <w:rPr>
          <w:rFonts w:ascii="Arial" w:hAnsi="Arial" w:cs="Arial"/>
          <w:sz w:val="18"/>
          <w:szCs w:val="18"/>
          <w:lang w:val="en-GB"/>
        </w:rPr>
        <w:fldChar w:fldCharType="end"/>
      </w:r>
      <w:r w:rsidR="00942C8C" w:rsidRPr="002D036E">
        <w:rPr>
          <w:rFonts w:ascii="Arial" w:hAnsi="Arial" w:cs="Arial"/>
          <w:sz w:val="18"/>
          <w:szCs w:val="18"/>
          <w:lang w:val="en-GB"/>
        </w:rPr>
      </w:r>
      <w:r w:rsidR="00942C8C" w:rsidRPr="002D036E">
        <w:rPr>
          <w:rFonts w:ascii="Arial" w:hAnsi="Arial" w:cs="Arial"/>
          <w:sz w:val="18"/>
          <w:szCs w:val="18"/>
          <w:lang w:val="en-GB"/>
        </w:rPr>
        <w:fldChar w:fldCharType="separate"/>
      </w:r>
      <w:r w:rsidR="004E2C7C">
        <w:rPr>
          <w:rFonts w:ascii="Arial" w:hAnsi="Arial" w:cs="Arial"/>
          <w:noProof/>
          <w:sz w:val="18"/>
          <w:szCs w:val="18"/>
          <w:lang w:val="en-GB"/>
        </w:rPr>
        <w:t>[28]</w:t>
      </w:r>
      <w:r w:rsidR="00942C8C" w:rsidRPr="002D036E">
        <w:rPr>
          <w:rFonts w:ascii="Arial" w:hAnsi="Arial" w:cs="Arial"/>
          <w:sz w:val="18"/>
          <w:szCs w:val="18"/>
          <w:lang w:val="en-GB"/>
        </w:rPr>
        <w:fldChar w:fldCharType="end"/>
      </w:r>
      <w:r w:rsidRPr="002D036E">
        <w:rPr>
          <w:rFonts w:ascii="Arial" w:hAnsi="Arial" w:cs="Arial"/>
          <w:sz w:val="18"/>
          <w:szCs w:val="18"/>
          <w:lang w:val="en-GB"/>
        </w:rPr>
        <w:t>.</w:t>
      </w:r>
    </w:p>
    <w:p w14:paraId="2B20935C" w14:textId="0C41877A" w:rsidR="000337EF" w:rsidRPr="002D036E" w:rsidRDefault="000337EF" w:rsidP="003F20FA">
      <w:pPr>
        <w:spacing w:after="0" w:line="360" w:lineRule="auto"/>
        <w:rPr>
          <w:rFonts w:ascii="Arial" w:hAnsi="Arial" w:cs="Arial"/>
          <w:sz w:val="18"/>
          <w:szCs w:val="18"/>
        </w:rPr>
      </w:pPr>
      <w:r w:rsidRPr="002D036E">
        <w:rPr>
          <w:rFonts w:ascii="Arial" w:hAnsi="Arial" w:cs="Arial"/>
          <w:sz w:val="18"/>
          <w:szCs w:val="18"/>
          <w:vertAlign w:val="superscript"/>
        </w:rPr>
        <w:t>d</w:t>
      </w:r>
      <w:r w:rsidRPr="002D036E">
        <w:rPr>
          <w:rFonts w:ascii="Arial" w:hAnsi="Arial" w:cs="Arial"/>
          <w:sz w:val="18"/>
          <w:szCs w:val="18"/>
        </w:rPr>
        <w:t xml:space="preserve"> PROMOVI </w:t>
      </w:r>
      <w:r w:rsidR="004F4AA9" w:rsidRPr="002D036E">
        <w:rPr>
          <w:rFonts w:ascii="Arial" w:hAnsi="Arial" w:cs="Arial"/>
          <w:sz w:val="18"/>
          <w:szCs w:val="18"/>
        </w:rPr>
        <w:t xml:space="preserve">trial </w:t>
      </w:r>
      <w:r w:rsidRPr="002D036E">
        <w:rPr>
          <w:rFonts w:ascii="Arial" w:hAnsi="Arial" w:cs="Arial"/>
          <w:sz w:val="18"/>
          <w:szCs w:val="18"/>
        </w:rPr>
        <w:t xml:space="preserve">and CINRG DNHS used ulnar length calculated height, </w:t>
      </w:r>
      <w:r w:rsidR="007C6146" w:rsidRPr="002D036E">
        <w:rPr>
          <w:rFonts w:ascii="Arial" w:hAnsi="Arial" w:cs="Arial"/>
          <w:sz w:val="18"/>
          <w:szCs w:val="18"/>
        </w:rPr>
        <w:t xml:space="preserve">studies </w:t>
      </w:r>
      <w:r w:rsidRPr="002D036E">
        <w:rPr>
          <w:rFonts w:ascii="Arial" w:hAnsi="Arial" w:cs="Arial"/>
          <w:sz w:val="18"/>
          <w:szCs w:val="18"/>
        </w:rPr>
        <w:t xml:space="preserve">201/202 used actual standing height. </w:t>
      </w:r>
    </w:p>
    <w:p w14:paraId="3BC26027" w14:textId="04E2B936" w:rsidR="00F30E3C" w:rsidRPr="00E65A40" w:rsidRDefault="000337EF" w:rsidP="003F20FA">
      <w:pPr>
        <w:spacing w:after="0" w:line="360" w:lineRule="auto"/>
        <w:rPr>
          <w:rFonts w:ascii="Arial" w:hAnsi="Arial" w:cs="Arial"/>
          <w:sz w:val="18"/>
          <w:szCs w:val="18"/>
        </w:rPr>
      </w:pPr>
      <w:r w:rsidRPr="002D036E">
        <w:rPr>
          <w:rFonts w:ascii="Arial" w:hAnsi="Arial" w:cs="Arial"/>
          <w:sz w:val="18"/>
          <w:szCs w:val="18"/>
          <w:vertAlign w:val="superscript"/>
        </w:rPr>
        <w:t>e</w:t>
      </w:r>
      <w:r w:rsidRPr="002D036E">
        <w:rPr>
          <w:rFonts w:ascii="Arial" w:hAnsi="Arial" w:cs="Arial"/>
          <w:sz w:val="18"/>
          <w:szCs w:val="18"/>
        </w:rPr>
        <w:t xml:space="preserve"> </w:t>
      </w:r>
      <w:r w:rsidRPr="002D036E">
        <w:rPr>
          <w:rFonts w:ascii="Arial" w:hAnsi="Arial" w:cs="Arial"/>
          <w:i/>
          <w:sz w:val="18"/>
          <w:szCs w:val="18"/>
          <w:lang w:val="en-GB"/>
        </w:rPr>
        <w:t>n</w:t>
      </w:r>
      <w:r w:rsidR="006A2F82" w:rsidRPr="002D036E">
        <w:rPr>
          <w:rFonts w:ascii="Arial" w:hAnsi="Arial" w:cs="Arial"/>
        </w:rPr>
        <w:t> </w:t>
      </w:r>
      <w:r w:rsidRPr="002D036E">
        <w:rPr>
          <w:rFonts w:ascii="Arial" w:hAnsi="Arial" w:cs="Arial"/>
          <w:sz w:val="18"/>
          <w:szCs w:val="18"/>
          <w:lang w:val="en-GB"/>
        </w:rPr>
        <w:t>=</w:t>
      </w:r>
      <w:r w:rsidR="006A2F82" w:rsidRPr="002D036E">
        <w:rPr>
          <w:rFonts w:ascii="Arial" w:hAnsi="Arial" w:cs="Arial"/>
        </w:rPr>
        <w:t> </w:t>
      </w:r>
      <w:r w:rsidRPr="002D036E">
        <w:rPr>
          <w:rFonts w:ascii="Arial" w:hAnsi="Arial" w:cs="Arial"/>
          <w:sz w:val="18"/>
          <w:szCs w:val="18"/>
          <w:lang w:val="en-GB"/>
        </w:rPr>
        <w:t>51.</w:t>
      </w:r>
    </w:p>
    <w:sectPr w:rsidR="00F30E3C" w:rsidRPr="00E65A40" w:rsidSect="00333133">
      <w:headerReference w:type="default" r:id="rId12"/>
      <w:footerReference w:type="default" r:id="rId13"/>
      <w:type w:val="continuous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514EBD" w14:textId="77777777" w:rsidR="00076F95" w:rsidRDefault="00076F95" w:rsidP="0075347D">
      <w:pPr>
        <w:spacing w:after="0" w:line="240" w:lineRule="auto"/>
      </w:pPr>
      <w:r>
        <w:separator/>
      </w:r>
    </w:p>
  </w:endnote>
  <w:endnote w:type="continuationSeparator" w:id="0">
    <w:p w14:paraId="734133CB" w14:textId="77777777" w:rsidR="00076F95" w:rsidRDefault="00076F95" w:rsidP="0075347D">
      <w:pPr>
        <w:spacing w:after="0" w:line="240" w:lineRule="auto"/>
      </w:pPr>
      <w:r>
        <w:continuationSeparator/>
      </w:r>
    </w:p>
  </w:endnote>
  <w:endnote w:type="continuationNotice" w:id="1">
    <w:p w14:paraId="166CAB96" w14:textId="77777777" w:rsidR="00076F95" w:rsidRDefault="00076F9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,Sans-Serif">
    <w:altName w:val="Arial"/>
    <w:panose1 w:val="00000000000000000000"/>
    <w:charset w:val="00"/>
    <w:family w:val="roman"/>
    <w:notTrueType/>
    <w:pitch w:val="default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Times New Roman P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 Regular"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80921904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59C88819" w14:textId="48298CBB" w:rsidR="00F27B70" w:rsidRPr="005104AC" w:rsidRDefault="00F27B70">
        <w:pPr>
          <w:pStyle w:val="Footer"/>
          <w:jc w:val="center"/>
          <w:rPr>
            <w:rFonts w:ascii="Arial" w:hAnsi="Arial" w:cs="Arial"/>
          </w:rPr>
        </w:pPr>
        <w:r w:rsidRPr="005104AC">
          <w:rPr>
            <w:rFonts w:ascii="Arial" w:hAnsi="Arial" w:cs="Arial"/>
          </w:rPr>
          <w:fldChar w:fldCharType="begin"/>
        </w:r>
        <w:r w:rsidRPr="005104AC">
          <w:rPr>
            <w:rFonts w:ascii="Arial" w:hAnsi="Arial" w:cs="Arial"/>
          </w:rPr>
          <w:instrText xml:space="preserve"> PAGE   \* MERGEFORMAT </w:instrText>
        </w:r>
        <w:r w:rsidRPr="005104AC">
          <w:rPr>
            <w:rFonts w:ascii="Arial" w:hAnsi="Arial" w:cs="Arial"/>
          </w:rPr>
          <w:fldChar w:fldCharType="separate"/>
        </w:r>
        <w:r>
          <w:rPr>
            <w:rFonts w:ascii="Arial" w:hAnsi="Arial" w:cs="Arial"/>
            <w:noProof/>
          </w:rPr>
          <w:t>21</w:t>
        </w:r>
        <w:r w:rsidRPr="005104AC">
          <w:rPr>
            <w:rFonts w:ascii="Arial" w:hAnsi="Arial" w:cs="Arial"/>
            <w:noProof/>
          </w:rPr>
          <w:fldChar w:fldCharType="end"/>
        </w:r>
      </w:p>
    </w:sdtContent>
  </w:sdt>
  <w:p w14:paraId="0B31CDDB" w14:textId="77777777" w:rsidR="00F27B70" w:rsidRDefault="00F27B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711AF8" w14:textId="77777777" w:rsidR="00076F95" w:rsidRDefault="00076F95" w:rsidP="0075347D">
      <w:pPr>
        <w:spacing w:after="0" w:line="240" w:lineRule="auto"/>
      </w:pPr>
      <w:r>
        <w:separator/>
      </w:r>
    </w:p>
  </w:footnote>
  <w:footnote w:type="continuationSeparator" w:id="0">
    <w:p w14:paraId="1C8CE15C" w14:textId="77777777" w:rsidR="00076F95" w:rsidRDefault="00076F95" w:rsidP="0075347D">
      <w:pPr>
        <w:spacing w:after="0" w:line="240" w:lineRule="auto"/>
      </w:pPr>
      <w:r>
        <w:continuationSeparator/>
      </w:r>
    </w:p>
  </w:footnote>
  <w:footnote w:type="continuationNotice" w:id="1">
    <w:p w14:paraId="2EEA12FA" w14:textId="77777777" w:rsidR="00076F95" w:rsidRDefault="00076F95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85828" w14:textId="32D3561D" w:rsidR="00F27B70" w:rsidRPr="00A16C3B" w:rsidRDefault="00A16C3B" w:rsidP="00A85BCE">
    <w:pPr>
      <w:pStyle w:val="Header"/>
      <w:jc w:val="center"/>
      <w:rPr>
        <w:rFonts w:ascii="Arial" w:hAnsi="Arial" w:cs="Arial"/>
        <w:sz w:val="20"/>
        <w:szCs w:val="20"/>
        <w:lang w:val="en-GB"/>
      </w:rPr>
    </w:pPr>
    <w:r>
      <w:rPr>
        <w:rFonts w:ascii="Arial" w:hAnsi="Arial" w:cs="Arial"/>
        <w:lang w:val="en-GB"/>
      </w:rPr>
      <w:tab/>
    </w:r>
    <w:r>
      <w:rPr>
        <w:rFonts w:ascii="Arial" w:hAnsi="Arial" w:cs="Arial"/>
        <w:lang w:val="en-GB"/>
      </w:rPr>
      <w:tab/>
    </w:r>
    <w:proofErr w:type="spellStart"/>
    <w:r w:rsidRPr="00A16C3B">
      <w:rPr>
        <w:rFonts w:ascii="Arial" w:hAnsi="Arial" w:cs="Arial"/>
        <w:sz w:val="20"/>
        <w:szCs w:val="20"/>
        <w:lang w:val="en-GB"/>
      </w:rPr>
      <w:t>Eteplirsen</w:t>
    </w:r>
    <w:proofErr w:type="spellEnd"/>
    <w:r w:rsidRPr="00A16C3B">
      <w:rPr>
        <w:rFonts w:ascii="Arial" w:hAnsi="Arial" w:cs="Arial"/>
        <w:sz w:val="20"/>
        <w:szCs w:val="20"/>
        <w:lang w:val="en-GB"/>
      </w:rPr>
      <w:t xml:space="preserve"> Efficacy and Safety: PROMOVI Trial</w:t>
    </w:r>
    <w:r w:rsidR="00F27B70" w:rsidRPr="00A16C3B">
      <w:rPr>
        <w:rFonts w:ascii="Arial" w:hAnsi="Arial" w:cs="Arial"/>
        <w:sz w:val="20"/>
        <w:szCs w:val="20"/>
        <w:lang w:val="en-GB"/>
      </w:rPr>
      <w:tab/>
    </w:r>
    <w:r w:rsidR="00F27B70" w:rsidRPr="00A16C3B">
      <w:rPr>
        <w:rFonts w:ascii="Arial" w:hAnsi="Arial" w:cs="Arial"/>
        <w:sz w:val="20"/>
        <w:szCs w:val="20"/>
        <w:lang w:val="en-GB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81FDF"/>
    <w:multiLevelType w:val="hybridMultilevel"/>
    <w:tmpl w:val="ED625D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98D5ACE"/>
    <w:multiLevelType w:val="hybridMultilevel"/>
    <w:tmpl w:val="13528B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9CA02ED"/>
    <w:multiLevelType w:val="hybridMultilevel"/>
    <w:tmpl w:val="C9F65B08"/>
    <w:lvl w:ilvl="0" w:tplc="A42A7D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5A829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F2F8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630B8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10449E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0AEFE2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209D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4DA06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4CA7A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2D9978EF"/>
    <w:multiLevelType w:val="hybridMultilevel"/>
    <w:tmpl w:val="62BA0FE4"/>
    <w:lvl w:ilvl="0" w:tplc="DC343EF4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78166498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BA06FE26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7CB0D140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23049F00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34D65C26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AF446B3C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4488603E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AF1C5F70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4" w15:restartNumberingAfterBreak="0">
    <w:nsid w:val="32913154"/>
    <w:multiLevelType w:val="hybridMultilevel"/>
    <w:tmpl w:val="268C4186"/>
    <w:lvl w:ilvl="0" w:tplc="16E82D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,Sans-Serif" w:hAnsi="Arial,Sans-Serif" w:hint="default"/>
      </w:rPr>
    </w:lvl>
    <w:lvl w:ilvl="1" w:tplc="4FEEF51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,Sans-Serif" w:hAnsi="Arial,Sans-Serif" w:hint="default"/>
      </w:rPr>
    </w:lvl>
    <w:lvl w:ilvl="2" w:tplc="A74823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,Sans-Serif" w:hAnsi="Arial,Sans-Serif" w:hint="default"/>
      </w:rPr>
    </w:lvl>
    <w:lvl w:ilvl="3" w:tplc="64F2F2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,Sans-Serif" w:hAnsi="Arial,Sans-Serif" w:hint="default"/>
      </w:rPr>
    </w:lvl>
    <w:lvl w:ilvl="4" w:tplc="D26C037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,Sans-Serif" w:hAnsi="Arial,Sans-Serif" w:hint="default"/>
      </w:rPr>
    </w:lvl>
    <w:lvl w:ilvl="5" w:tplc="9738DD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,Sans-Serif" w:hAnsi="Arial,Sans-Serif" w:hint="default"/>
      </w:rPr>
    </w:lvl>
    <w:lvl w:ilvl="6" w:tplc="5C349BD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,Sans-Serif" w:hAnsi="Arial,Sans-Serif" w:hint="default"/>
      </w:rPr>
    </w:lvl>
    <w:lvl w:ilvl="7" w:tplc="CF3CB4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,Sans-Serif" w:hAnsi="Arial,Sans-Serif" w:hint="default"/>
      </w:rPr>
    </w:lvl>
    <w:lvl w:ilvl="8" w:tplc="9104D4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,Sans-Serif" w:hAnsi="Arial,Sans-Serif" w:hint="default"/>
      </w:rPr>
    </w:lvl>
  </w:abstractNum>
  <w:abstractNum w:abstractNumId="5" w15:restartNumberingAfterBreak="0">
    <w:nsid w:val="379C0D7F"/>
    <w:multiLevelType w:val="hybridMultilevel"/>
    <w:tmpl w:val="ED8835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970F2F"/>
    <w:multiLevelType w:val="hybridMultilevel"/>
    <w:tmpl w:val="5E4ABA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6210"/>
        </w:tabs>
        <w:ind w:left="621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8" w15:restartNumberingAfterBreak="0">
    <w:nsid w:val="431E0B08"/>
    <w:multiLevelType w:val="hybridMultilevel"/>
    <w:tmpl w:val="9F82AE1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9" w15:restartNumberingAfterBreak="0">
    <w:nsid w:val="485E7B16"/>
    <w:multiLevelType w:val="multilevel"/>
    <w:tmpl w:val="9D9253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0" w15:restartNumberingAfterBreak="0">
    <w:nsid w:val="4C151258"/>
    <w:multiLevelType w:val="hybridMultilevel"/>
    <w:tmpl w:val="000652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C2617B0"/>
    <w:multiLevelType w:val="multilevel"/>
    <w:tmpl w:val="D29E90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2" w15:restartNumberingAfterBreak="0">
    <w:nsid w:val="53D8451D"/>
    <w:multiLevelType w:val="multilevel"/>
    <w:tmpl w:val="422C24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3" w15:restartNumberingAfterBreak="0">
    <w:nsid w:val="594B66F8"/>
    <w:multiLevelType w:val="hybridMultilevel"/>
    <w:tmpl w:val="7F7AE4BE"/>
    <w:lvl w:ilvl="0" w:tplc="AFA8763C">
      <w:start w:val="1"/>
      <w:numFmt w:val="upperLetter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69B877FF"/>
    <w:multiLevelType w:val="hybridMultilevel"/>
    <w:tmpl w:val="BE42665A"/>
    <w:lvl w:ilvl="0" w:tplc="8EC0D830">
      <w:start w:val="1"/>
      <w:numFmt w:val="bullet"/>
      <w:pStyle w:val="C-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4"/>
      </w:rPr>
    </w:lvl>
    <w:lvl w:ilvl="1" w:tplc="6C789866">
      <w:start w:val="1"/>
      <w:numFmt w:val="bullet"/>
      <w:pStyle w:val="C-BulletIndented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AB4F492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3" w:tplc="405C9658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4" w:tplc="4C9A2188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5" w:tplc="C12E8E76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6" w:tplc="DE7E2634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7" w:tplc="F07A2E6A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  <w:lvl w:ilvl="8" w:tplc="EACEA690">
      <w:start w:val="1"/>
      <w:numFmt w:val="bullet"/>
      <w:lvlText w:val=""/>
      <w:lvlJc w:val="left"/>
      <w:pPr>
        <w:ind w:left="1080" w:firstLine="0"/>
      </w:pPr>
      <w:rPr>
        <w:rFonts w:ascii="Symbol" w:hAnsi="Symbol" w:hint="default"/>
      </w:rPr>
    </w:lvl>
  </w:abstractNum>
  <w:abstractNum w:abstractNumId="15" w15:restartNumberingAfterBreak="0">
    <w:nsid w:val="6A3D673F"/>
    <w:multiLevelType w:val="hybridMultilevel"/>
    <w:tmpl w:val="412A55CE"/>
    <w:lvl w:ilvl="0" w:tplc="4E8005E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45413B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356567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19206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CCA724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F28FD5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A16F9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E88E1A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0059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711035A3"/>
    <w:multiLevelType w:val="multilevel"/>
    <w:tmpl w:val="51DE486A"/>
    <w:lvl w:ilvl="0">
      <w:start w:val="1"/>
      <w:numFmt w:val="upperLetter"/>
      <w:pStyle w:val="C-Appendix"/>
      <w:lvlText w:val="Appendix %1."/>
      <w:lvlJc w:val="left"/>
      <w:pPr>
        <w:tabs>
          <w:tab w:val="num" w:pos="1987"/>
        </w:tabs>
        <w:ind w:left="1987" w:hanging="1987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7" w15:restartNumberingAfterBreak="0">
    <w:nsid w:val="78C57259"/>
    <w:multiLevelType w:val="hybridMultilevel"/>
    <w:tmpl w:val="2CF40384"/>
    <w:lvl w:ilvl="0" w:tplc="5256309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6D87650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A5288D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DD8448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920600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1FC82F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1AE63B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5F8AD8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E569F8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FCE4DE6"/>
    <w:multiLevelType w:val="hybridMultilevel"/>
    <w:tmpl w:val="70E0D0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4"/>
  </w:num>
  <w:num w:numId="3">
    <w:abstractNumId w:val="13"/>
  </w:num>
  <w:num w:numId="4">
    <w:abstractNumId w:val="17"/>
  </w:num>
  <w:num w:numId="5">
    <w:abstractNumId w:val="1"/>
  </w:num>
  <w:num w:numId="6">
    <w:abstractNumId w:val="15"/>
  </w:num>
  <w:num w:numId="7">
    <w:abstractNumId w:val="4"/>
  </w:num>
  <w:num w:numId="8">
    <w:abstractNumId w:val="3"/>
  </w:num>
  <w:num w:numId="9">
    <w:abstractNumId w:val="9"/>
  </w:num>
  <w:num w:numId="10">
    <w:abstractNumId w:val="11"/>
  </w:num>
  <w:num w:numId="11">
    <w:abstractNumId w:val="12"/>
  </w:num>
  <w:num w:numId="12">
    <w:abstractNumId w:val="2"/>
  </w:num>
  <w:num w:numId="13">
    <w:abstractNumId w:val="16"/>
  </w:num>
  <w:num w:numId="14">
    <w:abstractNumId w:val="5"/>
  </w:num>
  <w:num w:numId="15">
    <w:abstractNumId w:val="7"/>
  </w:num>
  <w:num w:numId="16">
    <w:abstractNumId w:val="6"/>
  </w:num>
  <w:num w:numId="17">
    <w:abstractNumId w:val="0"/>
  </w:num>
  <w:num w:numId="18">
    <w:abstractNumId w:val="18"/>
  </w:num>
  <w:num w:numId="19">
    <w:abstractNumId w:val="1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proofState w:spelling="clean" w:grammar="clean"/>
  <w:defaultTabStop w:val="720"/>
  <w:hyphenationZone w:val="283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musc Disease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rdwppa5z0e05e5eexxd0fjv0at9z0ttptf&quot;&gt;PROMOVI Primary manuscript 13May202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75347D"/>
    <w:rsid w:val="00000171"/>
    <w:rsid w:val="000015BB"/>
    <w:rsid w:val="000023C1"/>
    <w:rsid w:val="00003A58"/>
    <w:rsid w:val="00005DCE"/>
    <w:rsid w:val="000071BB"/>
    <w:rsid w:val="00007F48"/>
    <w:rsid w:val="00012DB5"/>
    <w:rsid w:val="00013EA2"/>
    <w:rsid w:val="000152DC"/>
    <w:rsid w:val="00016E12"/>
    <w:rsid w:val="00017E07"/>
    <w:rsid w:val="00020ABF"/>
    <w:rsid w:val="000215C2"/>
    <w:rsid w:val="0002189F"/>
    <w:rsid w:val="00021A27"/>
    <w:rsid w:val="000240A2"/>
    <w:rsid w:val="0002713D"/>
    <w:rsid w:val="00027414"/>
    <w:rsid w:val="000337EF"/>
    <w:rsid w:val="0003562C"/>
    <w:rsid w:val="000358BB"/>
    <w:rsid w:val="00036505"/>
    <w:rsid w:val="00036F28"/>
    <w:rsid w:val="000378A2"/>
    <w:rsid w:val="00040305"/>
    <w:rsid w:val="00040AFF"/>
    <w:rsid w:val="00040CA2"/>
    <w:rsid w:val="00040D51"/>
    <w:rsid w:val="00042B85"/>
    <w:rsid w:val="00044B72"/>
    <w:rsid w:val="000466E5"/>
    <w:rsid w:val="00046F74"/>
    <w:rsid w:val="00046FC0"/>
    <w:rsid w:val="0004752F"/>
    <w:rsid w:val="00047A0D"/>
    <w:rsid w:val="00047E68"/>
    <w:rsid w:val="00050166"/>
    <w:rsid w:val="000504FA"/>
    <w:rsid w:val="00051288"/>
    <w:rsid w:val="0005161F"/>
    <w:rsid w:val="0005217E"/>
    <w:rsid w:val="000522B1"/>
    <w:rsid w:val="0005336F"/>
    <w:rsid w:val="00053E67"/>
    <w:rsid w:val="000557BC"/>
    <w:rsid w:val="00056EAC"/>
    <w:rsid w:val="00057FE3"/>
    <w:rsid w:val="00062B81"/>
    <w:rsid w:val="00063AC4"/>
    <w:rsid w:val="00063E1D"/>
    <w:rsid w:val="00070F33"/>
    <w:rsid w:val="000717FE"/>
    <w:rsid w:val="00072403"/>
    <w:rsid w:val="000729C7"/>
    <w:rsid w:val="00073F41"/>
    <w:rsid w:val="00075A60"/>
    <w:rsid w:val="00076F95"/>
    <w:rsid w:val="00080089"/>
    <w:rsid w:val="00080A15"/>
    <w:rsid w:val="00080A95"/>
    <w:rsid w:val="0008100A"/>
    <w:rsid w:val="00083C86"/>
    <w:rsid w:val="00086BDB"/>
    <w:rsid w:val="00087163"/>
    <w:rsid w:val="000904E4"/>
    <w:rsid w:val="00090AFA"/>
    <w:rsid w:val="0009120E"/>
    <w:rsid w:val="000915E9"/>
    <w:rsid w:val="00091600"/>
    <w:rsid w:val="00094B69"/>
    <w:rsid w:val="000953B0"/>
    <w:rsid w:val="000965C7"/>
    <w:rsid w:val="00096AB0"/>
    <w:rsid w:val="000977A4"/>
    <w:rsid w:val="000A0657"/>
    <w:rsid w:val="000A07E4"/>
    <w:rsid w:val="000A1E74"/>
    <w:rsid w:val="000A2208"/>
    <w:rsid w:val="000A2F76"/>
    <w:rsid w:val="000A3586"/>
    <w:rsid w:val="000A6350"/>
    <w:rsid w:val="000A707E"/>
    <w:rsid w:val="000A7DA0"/>
    <w:rsid w:val="000B20D5"/>
    <w:rsid w:val="000B2601"/>
    <w:rsid w:val="000B2FA3"/>
    <w:rsid w:val="000B32C6"/>
    <w:rsid w:val="000B4317"/>
    <w:rsid w:val="000B4F98"/>
    <w:rsid w:val="000B5E0E"/>
    <w:rsid w:val="000B60DA"/>
    <w:rsid w:val="000B6251"/>
    <w:rsid w:val="000B6743"/>
    <w:rsid w:val="000B7452"/>
    <w:rsid w:val="000B7641"/>
    <w:rsid w:val="000C051D"/>
    <w:rsid w:val="000C071F"/>
    <w:rsid w:val="000C3CE4"/>
    <w:rsid w:val="000C418B"/>
    <w:rsid w:val="000C583A"/>
    <w:rsid w:val="000C65CB"/>
    <w:rsid w:val="000C780D"/>
    <w:rsid w:val="000C7FB8"/>
    <w:rsid w:val="000D0B5D"/>
    <w:rsid w:val="000D18A3"/>
    <w:rsid w:val="000D2711"/>
    <w:rsid w:val="000D51A4"/>
    <w:rsid w:val="000D658B"/>
    <w:rsid w:val="000D6D90"/>
    <w:rsid w:val="000D7FD6"/>
    <w:rsid w:val="000D7FF7"/>
    <w:rsid w:val="000E1232"/>
    <w:rsid w:val="000E1C6F"/>
    <w:rsid w:val="000E25DE"/>
    <w:rsid w:val="000E35A9"/>
    <w:rsid w:val="000E3693"/>
    <w:rsid w:val="000E3F6C"/>
    <w:rsid w:val="000E4EF4"/>
    <w:rsid w:val="000E4F4D"/>
    <w:rsid w:val="000E513A"/>
    <w:rsid w:val="000E56F7"/>
    <w:rsid w:val="000E6827"/>
    <w:rsid w:val="000E699D"/>
    <w:rsid w:val="000E6EB5"/>
    <w:rsid w:val="000E711E"/>
    <w:rsid w:val="000E7A3E"/>
    <w:rsid w:val="000E7FA5"/>
    <w:rsid w:val="000F03BC"/>
    <w:rsid w:val="000F07ED"/>
    <w:rsid w:val="000F096A"/>
    <w:rsid w:val="000F0AE7"/>
    <w:rsid w:val="000F175F"/>
    <w:rsid w:val="000F19AD"/>
    <w:rsid w:val="000F3A83"/>
    <w:rsid w:val="000F3F24"/>
    <w:rsid w:val="0010036C"/>
    <w:rsid w:val="00100C04"/>
    <w:rsid w:val="00100F47"/>
    <w:rsid w:val="00101263"/>
    <w:rsid w:val="001017AA"/>
    <w:rsid w:val="001028F4"/>
    <w:rsid w:val="00103165"/>
    <w:rsid w:val="00103A2E"/>
    <w:rsid w:val="00103F60"/>
    <w:rsid w:val="0010417D"/>
    <w:rsid w:val="0010421F"/>
    <w:rsid w:val="00104743"/>
    <w:rsid w:val="001056AD"/>
    <w:rsid w:val="00105ABE"/>
    <w:rsid w:val="00106448"/>
    <w:rsid w:val="00106B52"/>
    <w:rsid w:val="001111F5"/>
    <w:rsid w:val="00111D33"/>
    <w:rsid w:val="00111FD0"/>
    <w:rsid w:val="00113208"/>
    <w:rsid w:val="00113582"/>
    <w:rsid w:val="00114849"/>
    <w:rsid w:val="00114A54"/>
    <w:rsid w:val="001173A6"/>
    <w:rsid w:val="00117596"/>
    <w:rsid w:val="00117B0E"/>
    <w:rsid w:val="001204C3"/>
    <w:rsid w:val="001204F4"/>
    <w:rsid w:val="00124F58"/>
    <w:rsid w:val="0012565E"/>
    <w:rsid w:val="0012599C"/>
    <w:rsid w:val="0013090C"/>
    <w:rsid w:val="00132920"/>
    <w:rsid w:val="001329AD"/>
    <w:rsid w:val="00133BED"/>
    <w:rsid w:val="00135262"/>
    <w:rsid w:val="00141477"/>
    <w:rsid w:val="00141F74"/>
    <w:rsid w:val="00143F17"/>
    <w:rsid w:val="0014706F"/>
    <w:rsid w:val="001472D7"/>
    <w:rsid w:val="001477E6"/>
    <w:rsid w:val="00152938"/>
    <w:rsid w:val="001543A6"/>
    <w:rsid w:val="001554F7"/>
    <w:rsid w:val="001569BA"/>
    <w:rsid w:val="00160437"/>
    <w:rsid w:val="00160686"/>
    <w:rsid w:val="0016230C"/>
    <w:rsid w:val="0016301D"/>
    <w:rsid w:val="00163545"/>
    <w:rsid w:val="001644EC"/>
    <w:rsid w:val="00164F81"/>
    <w:rsid w:val="0016636D"/>
    <w:rsid w:val="00166A82"/>
    <w:rsid w:val="00170A8F"/>
    <w:rsid w:val="00170B3D"/>
    <w:rsid w:val="00171467"/>
    <w:rsid w:val="001719B1"/>
    <w:rsid w:val="00171D2E"/>
    <w:rsid w:val="00172274"/>
    <w:rsid w:val="0017267E"/>
    <w:rsid w:val="00172AA6"/>
    <w:rsid w:val="00172D77"/>
    <w:rsid w:val="0017427B"/>
    <w:rsid w:val="001744B0"/>
    <w:rsid w:val="00174FC1"/>
    <w:rsid w:val="001767D6"/>
    <w:rsid w:val="00180A55"/>
    <w:rsid w:val="00181813"/>
    <w:rsid w:val="00181DF8"/>
    <w:rsid w:val="001820EE"/>
    <w:rsid w:val="00182162"/>
    <w:rsid w:val="00182E75"/>
    <w:rsid w:val="001831B5"/>
    <w:rsid w:val="0018338B"/>
    <w:rsid w:val="00183502"/>
    <w:rsid w:val="00184498"/>
    <w:rsid w:val="00184BA4"/>
    <w:rsid w:val="00185C62"/>
    <w:rsid w:val="001864BA"/>
    <w:rsid w:val="001868AE"/>
    <w:rsid w:val="00187096"/>
    <w:rsid w:val="0018775D"/>
    <w:rsid w:val="00187A8F"/>
    <w:rsid w:val="00187AE9"/>
    <w:rsid w:val="001900C9"/>
    <w:rsid w:val="001906EA"/>
    <w:rsid w:val="001916D1"/>
    <w:rsid w:val="00191EBD"/>
    <w:rsid w:val="00191FA4"/>
    <w:rsid w:val="001932F2"/>
    <w:rsid w:val="00193877"/>
    <w:rsid w:val="00193E0E"/>
    <w:rsid w:val="0019479F"/>
    <w:rsid w:val="00196113"/>
    <w:rsid w:val="00196B1E"/>
    <w:rsid w:val="00196F93"/>
    <w:rsid w:val="0019797B"/>
    <w:rsid w:val="001A02E0"/>
    <w:rsid w:val="001A08CC"/>
    <w:rsid w:val="001A0AAC"/>
    <w:rsid w:val="001A17B0"/>
    <w:rsid w:val="001A22FF"/>
    <w:rsid w:val="001A27D2"/>
    <w:rsid w:val="001A5294"/>
    <w:rsid w:val="001A55CA"/>
    <w:rsid w:val="001A57E2"/>
    <w:rsid w:val="001A6A43"/>
    <w:rsid w:val="001A6DBF"/>
    <w:rsid w:val="001B0C9B"/>
    <w:rsid w:val="001B14C3"/>
    <w:rsid w:val="001B18DA"/>
    <w:rsid w:val="001B1A49"/>
    <w:rsid w:val="001B1CC7"/>
    <w:rsid w:val="001B3CCF"/>
    <w:rsid w:val="001B4E5E"/>
    <w:rsid w:val="001B4FD6"/>
    <w:rsid w:val="001B7951"/>
    <w:rsid w:val="001B7C59"/>
    <w:rsid w:val="001C2FEB"/>
    <w:rsid w:val="001C3057"/>
    <w:rsid w:val="001C3AAD"/>
    <w:rsid w:val="001C3C87"/>
    <w:rsid w:val="001C50E2"/>
    <w:rsid w:val="001C605C"/>
    <w:rsid w:val="001C64A3"/>
    <w:rsid w:val="001C6F8B"/>
    <w:rsid w:val="001C77B3"/>
    <w:rsid w:val="001D02D5"/>
    <w:rsid w:val="001D1BFD"/>
    <w:rsid w:val="001D1CD5"/>
    <w:rsid w:val="001D2E59"/>
    <w:rsid w:val="001D5934"/>
    <w:rsid w:val="001D6759"/>
    <w:rsid w:val="001D6E60"/>
    <w:rsid w:val="001D74E7"/>
    <w:rsid w:val="001D774E"/>
    <w:rsid w:val="001D7B08"/>
    <w:rsid w:val="001E0CCD"/>
    <w:rsid w:val="001E1D49"/>
    <w:rsid w:val="001E20CA"/>
    <w:rsid w:val="001E3E6B"/>
    <w:rsid w:val="001E4671"/>
    <w:rsid w:val="001E49C3"/>
    <w:rsid w:val="001E5057"/>
    <w:rsid w:val="001E52CE"/>
    <w:rsid w:val="001F03CB"/>
    <w:rsid w:val="001F0AE5"/>
    <w:rsid w:val="001F10C9"/>
    <w:rsid w:val="001F3769"/>
    <w:rsid w:val="001F3AEF"/>
    <w:rsid w:val="001F3CEB"/>
    <w:rsid w:val="001F3DD3"/>
    <w:rsid w:val="001F54E3"/>
    <w:rsid w:val="001F66A9"/>
    <w:rsid w:val="001F6922"/>
    <w:rsid w:val="001F7407"/>
    <w:rsid w:val="001F7425"/>
    <w:rsid w:val="00200BB7"/>
    <w:rsid w:val="0020152B"/>
    <w:rsid w:val="00202930"/>
    <w:rsid w:val="00202ACD"/>
    <w:rsid w:val="00205635"/>
    <w:rsid w:val="00207677"/>
    <w:rsid w:val="002076CB"/>
    <w:rsid w:val="00207B9A"/>
    <w:rsid w:val="00210B80"/>
    <w:rsid w:val="00211D63"/>
    <w:rsid w:val="00213BB9"/>
    <w:rsid w:val="00216026"/>
    <w:rsid w:val="002177D2"/>
    <w:rsid w:val="00220238"/>
    <w:rsid w:val="002207A7"/>
    <w:rsid w:val="00222898"/>
    <w:rsid w:val="00222A20"/>
    <w:rsid w:val="0022375D"/>
    <w:rsid w:val="00223BBB"/>
    <w:rsid w:val="00223EBC"/>
    <w:rsid w:val="0022407F"/>
    <w:rsid w:val="0022697E"/>
    <w:rsid w:val="00226D54"/>
    <w:rsid w:val="00227C72"/>
    <w:rsid w:val="0023052B"/>
    <w:rsid w:val="002319C2"/>
    <w:rsid w:val="00232C99"/>
    <w:rsid w:val="00233C12"/>
    <w:rsid w:val="0023454A"/>
    <w:rsid w:val="00234B83"/>
    <w:rsid w:val="0023540B"/>
    <w:rsid w:val="00235DF2"/>
    <w:rsid w:val="0023611F"/>
    <w:rsid w:val="00237E89"/>
    <w:rsid w:val="00241B72"/>
    <w:rsid w:val="0024210B"/>
    <w:rsid w:val="00242DF9"/>
    <w:rsid w:val="00244088"/>
    <w:rsid w:val="002458B5"/>
    <w:rsid w:val="00246F76"/>
    <w:rsid w:val="002471BF"/>
    <w:rsid w:val="002474DC"/>
    <w:rsid w:val="00250647"/>
    <w:rsid w:val="00250DBB"/>
    <w:rsid w:val="002513B2"/>
    <w:rsid w:val="00251E10"/>
    <w:rsid w:val="00252261"/>
    <w:rsid w:val="00252B62"/>
    <w:rsid w:val="00253055"/>
    <w:rsid w:val="00253E48"/>
    <w:rsid w:val="00253F02"/>
    <w:rsid w:val="00255257"/>
    <w:rsid w:val="00256A54"/>
    <w:rsid w:val="00260909"/>
    <w:rsid w:val="00260AE6"/>
    <w:rsid w:val="00260DC7"/>
    <w:rsid w:val="002647E3"/>
    <w:rsid w:val="00265F70"/>
    <w:rsid w:val="00266AE3"/>
    <w:rsid w:val="00267BFB"/>
    <w:rsid w:val="002714B3"/>
    <w:rsid w:val="002719CD"/>
    <w:rsid w:val="00271C79"/>
    <w:rsid w:val="002738A8"/>
    <w:rsid w:val="00276374"/>
    <w:rsid w:val="00276DFC"/>
    <w:rsid w:val="002771FD"/>
    <w:rsid w:val="002779D9"/>
    <w:rsid w:val="00281C38"/>
    <w:rsid w:val="00282277"/>
    <w:rsid w:val="002823F6"/>
    <w:rsid w:val="00283643"/>
    <w:rsid w:val="0028365C"/>
    <w:rsid w:val="00283E09"/>
    <w:rsid w:val="00285A0B"/>
    <w:rsid w:val="00286A90"/>
    <w:rsid w:val="00286B84"/>
    <w:rsid w:val="00287590"/>
    <w:rsid w:val="00287F3D"/>
    <w:rsid w:val="0029118D"/>
    <w:rsid w:val="00293852"/>
    <w:rsid w:val="00293D01"/>
    <w:rsid w:val="00294319"/>
    <w:rsid w:val="00295559"/>
    <w:rsid w:val="00296008"/>
    <w:rsid w:val="002971B3"/>
    <w:rsid w:val="002A03B7"/>
    <w:rsid w:val="002A236F"/>
    <w:rsid w:val="002A2462"/>
    <w:rsid w:val="002A2B57"/>
    <w:rsid w:val="002A48B4"/>
    <w:rsid w:val="002A6532"/>
    <w:rsid w:val="002A661E"/>
    <w:rsid w:val="002A67F1"/>
    <w:rsid w:val="002A7C20"/>
    <w:rsid w:val="002A7CCC"/>
    <w:rsid w:val="002A7D64"/>
    <w:rsid w:val="002B0056"/>
    <w:rsid w:val="002B0C17"/>
    <w:rsid w:val="002B2707"/>
    <w:rsid w:val="002B5F8E"/>
    <w:rsid w:val="002B6056"/>
    <w:rsid w:val="002B6213"/>
    <w:rsid w:val="002B77BE"/>
    <w:rsid w:val="002C0C10"/>
    <w:rsid w:val="002C15FD"/>
    <w:rsid w:val="002C1874"/>
    <w:rsid w:val="002C30B6"/>
    <w:rsid w:val="002C3143"/>
    <w:rsid w:val="002C51D4"/>
    <w:rsid w:val="002D030B"/>
    <w:rsid w:val="002D036E"/>
    <w:rsid w:val="002D0870"/>
    <w:rsid w:val="002D1413"/>
    <w:rsid w:val="002D234B"/>
    <w:rsid w:val="002D3285"/>
    <w:rsid w:val="002D4808"/>
    <w:rsid w:val="002D48E2"/>
    <w:rsid w:val="002D561C"/>
    <w:rsid w:val="002D63BE"/>
    <w:rsid w:val="002D69E6"/>
    <w:rsid w:val="002D6B4C"/>
    <w:rsid w:val="002D780B"/>
    <w:rsid w:val="002E15DA"/>
    <w:rsid w:val="002E1FAA"/>
    <w:rsid w:val="002E28F2"/>
    <w:rsid w:val="002E2F82"/>
    <w:rsid w:val="002E3F8C"/>
    <w:rsid w:val="002E508F"/>
    <w:rsid w:val="002E6A7A"/>
    <w:rsid w:val="002E6D54"/>
    <w:rsid w:val="002E7B61"/>
    <w:rsid w:val="002E7F66"/>
    <w:rsid w:val="002E7F71"/>
    <w:rsid w:val="002F015D"/>
    <w:rsid w:val="002F0211"/>
    <w:rsid w:val="002F142D"/>
    <w:rsid w:val="002F259A"/>
    <w:rsid w:val="002F2C22"/>
    <w:rsid w:val="002F2F3E"/>
    <w:rsid w:val="002F4595"/>
    <w:rsid w:val="002F4B64"/>
    <w:rsid w:val="002F4F3E"/>
    <w:rsid w:val="002F5977"/>
    <w:rsid w:val="002F67EF"/>
    <w:rsid w:val="002F6D13"/>
    <w:rsid w:val="00300907"/>
    <w:rsid w:val="00301AFA"/>
    <w:rsid w:val="00303E2D"/>
    <w:rsid w:val="00303F2D"/>
    <w:rsid w:val="003041BF"/>
    <w:rsid w:val="003051C7"/>
    <w:rsid w:val="00306CEC"/>
    <w:rsid w:val="00307000"/>
    <w:rsid w:val="003073C6"/>
    <w:rsid w:val="00307A52"/>
    <w:rsid w:val="00307A7A"/>
    <w:rsid w:val="003103B7"/>
    <w:rsid w:val="00311088"/>
    <w:rsid w:val="003112F3"/>
    <w:rsid w:val="00311C00"/>
    <w:rsid w:val="003131B4"/>
    <w:rsid w:val="0031328A"/>
    <w:rsid w:val="003144A5"/>
    <w:rsid w:val="003178B1"/>
    <w:rsid w:val="003203E8"/>
    <w:rsid w:val="00320732"/>
    <w:rsid w:val="0032097A"/>
    <w:rsid w:val="00320B69"/>
    <w:rsid w:val="00320DD9"/>
    <w:rsid w:val="00322BC8"/>
    <w:rsid w:val="00322FEF"/>
    <w:rsid w:val="0032348A"/>
    <w:rsid w:val="00323D22"/>
    <w:rsid w:val="003240DC"/>
    <w:rsid w:val="003263CF"/>
    <w:rsid w:val="00326CA4"/>
    <w:rsid w:val="00326CB9"/>
    <w:rsid w:val="00330B89"/>
    <w:rsid w:val="00331244"/>
    <w:rsid w:val="0033133F"/>
    <w:rsid w:val="003323F9"/>
    <w:rsid w:val="0033297D"/>
    <w:rsid w:val="00332C43"/>
    <w:rsid w:val="00333133"/>
    <w:rsid w:val="00333EDE"/>
    <w:rsid w:val="00335666"/>
    <w:rsid w:val="003405D6"/>
    <w:rsid w:val="003410AC"/>
    <w:rsid w:val="0034112C"/>
    <w:rsid w:val="0034132A"/>
    <w:rsid w:val="00341A7E"/>
    <w:rsid w:val="0034419A"/>
    <w:rsid w:val="00345747"/>
    <w:rsid w:val="003459A0"/>
    <w:rsid w:val="00346ADE"/>
    <w:rsid w:val="00346B86"/>
    <w:rsid w:val="00351579"/>
    <w:rsid w:val="0035274B"/>
    <w:rsid w:val="003543C7"/>
    <w:rsid w:val="00355147"/>
    <w:rsid w:val="00355E60"/>
    <w:rsid w:val="0035639C"/>
    <w:rsid w:val="0036046E"/>
    <w:rsid w:val="00360A88"/>
    <w:rsid w:val="00360A8B"/>
    <w:rsid w:val="00360B25"/>
    <w:rsid w:val="00360EEF"/>
    <w:rsid w:val="0036184D"/>
    <w:rsid w:val="0036210C"/>
    <w:rsid w:val="00363604"/>
    <w:rsid w:val="0036417C"/>
    <w:rsid w:val="00364FD5"/>
    <w:rsid w:val="003651C0"/>
    <w:rsid w:val="00365B2C"/>
    <w:rsid w:val="0036647E"/>
    <w:rsid w:val="00367189"/>
    <w:rsid w:val="0037064A"/>
    <w:rsid w:val="00370D50"/>
    <w:rsid w:val="00373A5D"/>
    <w:rsid w:val="00375CD7"/>
    <w:rsid w:val="00376E13"/>
    <w:rsid w:val="003842EF"/>
    <w:rsid w:val="003845AC"/>
    <w:rsid w:val="00384B8D"/>
    <w:rsid w:val="00385759"/>
    <w:rsid w:val="00387756"/>
    <w:rsid w:val="00391139"/>
    <w:rsid w:val="00391EC4"/>
    <w:rsid w:val="00392114"/>
    <w:rsid w:val="00393AB4"/>
    <w:rsid w:val="003957CC"/>
    <w:rsid w:val="0039638B"/>
    <w:rsid w:val="00396A6C"/>
    <w:rsid w:val="003A067E"/>
    <w:rsid w:val="003A1694"/>
    <w:rsid w:val="003A1B3E"/>
    <w:rsid w:val="003A4136"/>
    <w:rsid w:val="003A413A"/>
    <w:rsid w:val="003A5C03"/>
    <w:rsid w:val="003A5C4F"/>
    <w:rsid w:val="003A605E"/>
    <w:rsid w:val="003A6D61"/>
    <w:rsid w:val="003B39B4"/>
    <w:rsid w:val="003B6450"/>
    <w:rsid w:val="003B674F"/>
    <w:rsid w:val="003B7C75"/>
    <w:rsid w:val="003C0E69"/>
    <w:rsid w:val="003C21C7"/>
    <w:rsid w:val="003C2C57"/>
    <w:rsid w:val="003C32AD"/>
    <w:rsid w:val="003C36CE"/>
    <w:rsid w:val="003C4A5A"/>
    <w:rsid w:val="003C57AA"/>
    <w:rsid w:val="003C6075"/>
    <w:rsid w:val="003C65C3"/>
    <w:rsid w:val="003C684F"/>
    <w:rsid w:val="003C6CAA"/>
    <w:rsid w:val="003C71EE"/>
    <w:rsid w:val="003C736F"/>
    <w:rsid w:val="003C7A98"/>
    <w:rsid w:val="003C7AAA"/>
    <w:rsid w:val="003D03AD"/>
    <w:rsid w:val="003D0AD7"/>
    <w:rsid w:val="003D0D99"/>
    <w:rsid w:val="003D1B75"/>
    <w:rsid w:val="003D5665"/>
    <w:rsid w:val="003D592C"/>
    <w:rsid w:val="003D5D68"/>
    <w:rsid w:val="003D63CD"/>
    <w:rsid w:val="003D7061"/>
    <w:rsid w:val="003D74A9"/>
    <w:rsid w:val="003D7980"/>
    <w:rsid w:val="003D7B2C"/>
    <w:rsid w:val="003D7E90"/>
    <w:rsid w:val="003E01EB"/>
    <w:rsid w:val="003E0424"/>
    <w:rsid w:val="003E05B4"/>
    <w:rsid w:val="003E0ECB"/>
    <w:rsid w:val="003E1E5F"/>
    <w:rsid w:val="003E24D3"/>
    <w:rsid w:val="003E30F7"/>
    <w:rsid w:val="003E43A5"/>
    <w:rsid w:val="003E4A6F"/>
    <w:rsid w:val="003E5CC9"/>
    <w:rsid w:val="003E5D40"/>
    <w:rsid w:val="003E7531"/>
    <w:rsid w:val="003F0B0F"/>
    <w:rsid w:val="003F0D15"/>
    <w:rsid w:val="003F20FA"/>
    <w:rsid w:val="003F233D"/>
    <w:rsid w:val="003F38D9"/>
    <w:rsid w:val="003F4135"/>
    <w:rsid w:val="003F467F"/>
    <w:rsid w:val="003F5DBB"/>
    <w:rsid w:val="003F694E"/>
    <w:rsid w:val="003F7684"/>
    <w:rsid w:val="004002A4"/>
    <w:rsid w:val="004021F5"/>
    <w:rsid w:val="004023C1"/>
    <w:rsid w:val="00402650"/>
    <w:rsid w:val="00402D16"/>
    <w:rsid w:val="004049CE"/>
    <w:rsid w:val="00404EBA"/>
    <w:rsid w:val="00405484"/>
    <w:rsid w:val="00412157"/>
    <w:rsid w:val="00412F32"/>
    <w:rsid w:val="00413044"/>
    <w:rsid w:val="00413553"/>
    <w:rsid w:val="00414453"/>
    <w:rsid w:val="00414783"/>
    <w:rsid w:val="00415105"/>
    <w:rsid w:val="004154B4"/>
    <w:rsid w:val="004154FB"/>
    <w:rsid w:val="00415915"/>
    <w:rsid w:val="00415A01"/>
    <w:rsid w:val="00416FA1"/>
    <w:rsid w:val="004174F1"/>
    <w:rsid w:val="0042008A"/>
    <w:rsid w:val="0042022F"/>
    <w:rsid w:val="004206F5"/>
    <w:rsid w:val="00420A8C"/>
    <w:rsid w:val="00421148"/>
    <w:rsid w:val="00421407"/>
    <w:rsid w:val="004225B9"/>
    <w:rsid w:val="004226DC"/>
    <w:rsid w:val="00423932"/>
    <w:rsid w:val="004263EC"/>
    <w:rsid w:val="004267F4"/>
    <w:rsid w:val="00426FB4"/>
    <w:rsid w:val="004270B0"/>
    <w:rsid w:val="00430E46"/>
    <w:rsid w:val="00432487"/>
    <w:rsid w:val="00432DD4"/>
    <w:rsid w:val="004331F9"/>
    <w:rsid w:val="004338E3"/>
    <w:rsid w:val="0043468A"/>
    <w:rsid w:val="00434A8D"/>
    <w:rsid w:val="00435574"/>
    <w:rsid w:val="00436D24"/>
    <w:rsid w:val="00437010"/>
    <w:rsid w:val="00442D0E"/>
    <w:rsid w:val="004466E6"/>
    <w:rsid w:val="00447811"/>
    <w:rsid w:val="004501A6"/>
    <w:rsid w:val="00450EE8"/>
    <w:rsid w:val="00450FDA"/>
    <w:rsid w:val="004515BB"/>
    <w:rsid w:val="00452A49"/>
    <w:rsid w:val="00453028"/>
    <w:rsid w:val="004530AA"/>
    <w:rsid w:val="004531B0"/>
    <w:rsid w:val="004533FF"/>
    <w:rsid w:val="00455178"/>
    <w:rsid w:val="004551CD"/>
    <w:rsid w:val="004565C7"/>
    <w:rsid w:val="00456A93"/>
    <w:rsid w:val="00456C66"/>
    <w:rsid w:val="00457EE0"/>
    <w:rsid w:val="004601AB"/>
    <w:rsid w:val="004606E9"/>
    <w:rsid w:val="0046151F"/>
    <w:rsid w:val="0046172F"/>
    <w:rsid w:val="0046201A"/>
    <w:rsid w:val="00463758"/>
    <w:rsid w:val="00464BDF"/>
    <w:rsid w:val="00464FE6"/>
    <w:rsid w:val="00465088"/>
    <w:rsid w:val="00466CCC"/>
    <w:rsid w:val="0046731C"/>
    <w:rsid w:val="004674F9"/>
    <w:rsid w:val="00467A60"/>
    <w:rsid w:val="004705F1"/>
    <w:rsid w:val="00471343"/>
    <w:rsid w:val="00471DDC"/>
    <w:rsid w:val="004726A2"/>
    <w:rsid w:val="00472A5B"/>
    <w:rsid w:val="00472F12"/>
    <w:rsid w:val="0047388A"/>
    <w:rsid w:val="00473C29"/>
    <w:rsid w:val="00473FA2"/>
    <w:rsid w:val="00474460"/>
    <w:rsid w:val="00475A3D"/>
    <w:rsid w:val="00475D03"/>
    <w:rsid w:val="00477632"/>
    <w:rsid w:val="00477652"/>
    <w:rsid w:val="00477751"/>
    <w:rsid w:val="00477CB8"/>
    <w:rsid w:val="00482653"/>
    <w:rsid w:val="004827B0"/>
    <w:rsid w:val="00483BE1"/>
    <w:rsid w:val="004841E5"/>
    <w:rsid w:val="00484EF6"/>
    <w:rsid w:val="004858B7"/>
    <w:rsid w:val="00490D5D"/>
    <w:rsid w:val="00490E51"/>
    <w:rsid w:val="0049177D"/>
    <w:rsid w:val="00495ADE"/>
    <w:rsid w:val="00495E50"/>
    <w:rsid w:val="00497F62"/>
    <w:rsid w:val="004A0514"/>
    <w:rsid w:val="004A0927"/>
    <w:rsid w:val="004A09EA"/>
    <w:rsid w:val="004A0D96"/>
    <w:rsid w:val="004A0DD6"/>
    <w:rsid w:val="004A1117"/>
    <w:rsid w:val="004A1F9F"/>
    <w:rsid w:val="004A210A"/>
    <w:rsid w:val="004A3AAE"/>
    <w:rsid w:val="004A3B85"/>
    <w:rsid w:val="004A483C"/>
    <w:rsid w:val="004A51C5"/>
    <w:rsid w:val="004A5510"/>
    <w:rsid w:val="004A7E0A"/>
    <w:rsid w:val="004B10E3"/>
    <w:rsid w:val="004B1290"/>
    <w:rsid w:val="004B12AB"/>
    <w:rsid w:val="004B1B83"/>
    <w:rsid w:val="004B2DDC"/>
    <w:rsid w:val="004B3336"/>
    <w:rsid w:val="004B3816"/>
    <w:rsid w:val="004B3F2C"/>
    <w:rsid w:val="004B4D0C"/>
    <w:rsid w:val="004B6DD4"/>
    <w:rsid w:val="004B768A"/>
    <w:rsid w:val="004B7DDE"/>
    <w:rsid w:val="004C0147"/>
    <w:rsid w:val="004C0563"/>
    <w:rsid w:val="004C11B7"/>
    <w:rsid w:val="004C17ED"/>
    <w:rsid w:val="004C21BE"/>
    <w:rsid w:val="004C3A8F"/>
    <w:rsid w:val="004C4F4A"/>
    <w:rsid w:val="004C5B30"/>
    <w:rsid w:val="004C653A"/>
    <w:rsid w:val="004C6CA5"/>
    <w:rsid w:val="004C798C"/>
    <w:rsid w:val="004C7B82"/>
    <w:rsid w:val="004D0343"/>
    <w:rsid w:val="004D1C22"/>
    <w:rsid w:val="004D1E79"/>
    <w:rsid w:val="004D294B"/>
    <w:rsid w:val="004D3687"/>
    <w:rsid w:val="004D3BC5"/>
    <w:rsid w:val="004D756D"/>
    <w:rsid w:val="004E014A"/>
    <w:rsid w:val="004E06C3"/>
    <w:rsid w:val="004E1028"/>
    <w:rsid w:val="004E2ACF"/>
    <w:rsid w:val="004E2C7C"/>
    <w:rsid w:val="004E57E0"/>
    <w:rsid w:val="004E76B1"/>
    <w:rsid w:val="004E7EAB"/>
    <w:rsid w:val="004F0AAF"/>
    <w:rsid w:val="004F1B31"/>
    <w:rsid w:val="004F1D2B"/>
    <w:rsid w:val="004F1E91"/>
    <w:rsid w:val="004F2090"/>
    <w:rsid w:val="004F2604"/>
    <w:rsid w:val="004F35E1"/>
    <w:rsid w:val="004F43D6"/>
    <w:rsid w:val="004F4AA9"/>
    <w:rsid w:val="004F5504"/>
    <w:rsid w:val="004F667A"/>
    <w:rsid w:val="004F78B0"/>
    <w:rsid w:val="004F7F00"/>
    <w:rsid w:val="00500864"/>
    <w:rsid w:val="00500EF2"/>
    <w:rsid w:val="00501348"/>
    <w:rsid w:val="0050136C"/>
    <w:rsid w:val="00502935"/>
    <w:rsid w:val="00504EF3"/>
    <w:rsid w:val="00505261"/>
    <w:rsid w:val="0051035C"/>
    <w:rsid w:val="0051036A"/>
    <w:rsid w:val="0051040B"/>
    <w:rsid w:val="005104AC"/>
    <w:rsid w:val="00510B94"/>
    <w:rsid w:val="00511CD6"/>
    <w:rsid w:val="00512159"/>
    <w:rsid w:val="0051247E"/>
    <w:rsid w:val="005136B6"/>
    <w:rsid w:val="00514D10"/>
    <w:rsid w:val="00515654"/>
    <w:rsid w:val="00515FE4"/>
    <w:rsid w:val="0051696C"/>
    <w:rsid w:val="00520C61"/>
    <w:rsid w:val="00520C82"/>
    <w:rsid w:val="005223C5"/>
    <w:rsid w:val="0052341B"/>
    <w:rsid w:val="0052426F"/>
    <w:rsid w:val="0052554E"/>
    <w:rsid w:val="005260B3"/>
    <w:rsid w:val="00526E86"/>
    <w:rsid w:val="00527244"/>
    <w:rsid w:val="0052757F"/>
    <w:rsid w:val="00530FF7"/>
    <w:rsid w:val="00531F5B"/>
    <w:rsid w:val="00534344"/>
    <w:rsid w:val="00534CD2"/>
    <w:rsid w:val="0053527F"/>
    <w:rsid w:val="0053559B"/>
    <w:rsid w:val="005359C3"/>
    <w:rsid w:val="005360D0"/>
    <w:rsid w:val="00537175"/>
    <w:rsid w:val="00537E62"/>
    <w:rsid w:val="00537FE6"/>
    <w:rsid w:val="00541D75"/>
    <w:rsid w:val="005426A8"/>
    <w:rsid w:val="0054298B"/>
    <w:rsid w:val="00542DC6"/>
    <w:rsid w:val="00543643"/>
    <w:rsid w:val="00543765"/>
    <w:rsid w:val="0054427D"/>
    <w:rsid w:val="00544635"/>
    <w:rsid w:val="00545E05"/>
    <w:rsid w:val="0054634D"/>
    <w:rsid w:val="00546BB0"/>
    <w:rsid w:val="005507F3"/>
    <w:rsid w:val="00550F81"/>
    <w:rsid w:val="00551AA2"/>
    <w:rsid w:val="00552532"/>
    <w:rsid w:val="00553091"/>
    <w:rsid w:val="00554816"/>
    <w:rsid w:val="00554B1F"/>
    <w:rsid w:val="005554CF"/>
    <w:rsid w:val="005555CC"/>
    <w:rsid w:val="005566AF"/>
    <w:rsid w:val="0055678A"/>
    <w:rsid w:val="0056119D"/>
    <w:rsid w:val="00561DC1"/>
    <w:rsid w:val="0056260B"/>
    <w:rsid w:val="00562D3C"/>
    <w:rsid w:val="0056338B"/>
    <w:rsid w:val="00563850"/>
    <w:rsid w:val="00563C42"/>
    <w:rsid w:val="00563E65"/>
    <w:rsid w:val="00564F7F"/>
    <w:rsid w:val="00566886"/>
    <w:rsid w:val="005677FF"/>
    <w:rsid w:val="00570132"/>
    <w:rsid w:val="00570282"/>
    <w:rsid w:val="00570876"/>
    <w:rsid w:val="005708B8"/>
    <w:rsid w:val="00570DF6"/>
    <w:rsid w:val="00570EEF"/>
    <w:rsid w:val="00570F48"/>
    <w:rsid w:val="005721F6"/>
    <w:rsid w:val="0057288F"/>
    <w:rsid w:val="00573044"/>
    <w:rsid w:val="005743D1"/>
    <w:rsid w:val="005743DA"/>
    <w:rsid w:val="00574B61"/>
    <w:rsid w:val="00575708"/>
    <w:rsid w:val="00575C00"/>
    <w:rsid w:val="005769F2"/>
    <w:rsid w:val="00577E62"/>
    <w:rsid w:val="005800C8"/>
    <w:rsid w:val="00580E88"/>
    <w:rsid w:val="00582A57"/>
    <w:rsid w:val="005839DA"/>
    <w:rsid w:val="005845EB"/>
    <w:rsid w:val="00584FD1"/>
    <w:rsid w:val="00585C7F"/>
    <w:rsid w:val="00585F32"/>
    <w:rsid w:val="00586218"/>
    <w:rsid w:val="005862CA"/>
    <w:rsid w:val="00587512"/>
    <w:rsid w:val="005902A8"/>
    <w:rsid w:val="00590467"/>
    <w:rsid w:val="00590861"/>
    <w:rsid w:val="00590E74"/>
    <w:rsid w:val="00591482"/>
    <w:rsid w:val="0059160A"/>
    <w:rsid w:val="00593729"/>
    <w:rsid w:val="00593D36"/>
    <w:rsid w:val="00593E65"/>
    <w:rsid w:val="00595E55"/>
    <w:rsid w:val="00596848"/>
    <w:rsid w:val="0059684C"/>
    <w:rsid w:val="005969C0"/>
    <w:rsid w:val="00597322"/>
    <w:rsid w:val="005A099C"/>
    <w:rsid w:val="005A228E"/>
    <w:rsid w:val="005A29DC"/>
    <w:rsid w:val="005A4AD5"/>
    <w:rsid w:val="005A674C"/>
    <w:rsid w:val="005A6A93"/>
    <w:rsid w:val="005A6B2D"/>
    <w:rsid w:val="005B1E6A"/>
    <w:rsid w:val="005B21C5"/>
    <w:rsid w:val="005B28F6"/>
    <w:rsid w:val="005B2F7A"/>
    <w:rsid w:val="005B3BD0"/>
    <w:rsid w:val="005B51DF"/>
    <w:rsid w:val="005B55BC"/>
    <w:rsid w:val="005B725F"/>
    <w:rsid w:val="005B7459"/>
    <w:rsid w:val="005C08A6"/>
    <w:rsid w:val="005C0D09"/>
    <w:rsid w:val="005C0F4B"/>
    <w:rsid w:val="005C1BB1"/>
    <w:rsid w:val="005C1D8B"/>
    <w:rsid w:val="005C1F20"/>
    <w:rsid w:val="005C2125"/>
    <w:rsid w:val="005C225C"/>
    <w:rsid w:val="005C4354"/>
    <w:rsid w:val="005C666C"/>
    <w:rsid w:val="005C68D0"/>
    <w:rsid w:val="005C6CFD"/>
    <w:rsid w:val="005C71CA"/>
    <w:rsid w:val="005C7788"/>
    <w:rsid w:val="005D38F0"/>
    <w:rsid w:val="005D5A9B"/>
    <w:rsid w:val="005D6B4A"/>
    <w:rsid w:val="005D70E7"/>
    <w:rsid w:val="005D79ED"/>
    <w:rsid w:val="005D7D24"/>
    <w:rsid w:val="005E0849"/>
    <w:rsid w:val="005E3232"/>
    <w:rsid w:val="005E4BB6"/>
    <w:rsid w:val="005E6070"/>
    <w:rsid w:val="005E64FD"/>
    <w:rsid w:val="005E7687"/>
    <w:rsid w:val="005E7F2D"/>
    <w:rsid w:val="005F09B6"/>
    <w:rsid w:val="005F0CA1"/>
    <w:rsid w:val="005F1C8B"/>
    <w:rsid w:val="005F2597"/>
    <w:rsid w:val="005F25C3"/>
    <w:rsid w:val="005F26AD"/>
    <w:rsid w:val="005F31CE"/>
    <w:rsid w:val="005F3E6B"/>
    <w:rsid w:val="005F3FBD"/>
    <w:rsid w:val="005F507E"/>
    <w:rsid w:val="005F5930"/>
    <w:rsid w:val="005F5AD6"/>
    <w:rsid w:val="005F5B0F"/>
    <w:rsid w:val="005F6B65"/>
    <w:rsid w:val="0060072E"/>
    <w:rsid w:val="00600DD5"/>
    <w:rsid w:val="006012A2"/>
    <w:rsid w:val="00601EDF"/>
    <w:rsid w:val="00603941"/>
    <w:rsid w:val="00603D99"/>
    <w:rsid w:val="00606BFC"/>
    <w:rsid w:val="0060741A"/>
    <w:rsid w:val="00607A73"/>
    <w:rsid w:val="00610C73"/>
    <w:rsid w:val="00611822"/>
    <w:rsid w:val="00612DE7"/>
    <w:rsid w:val="00613745"/>
    <w:rsid w:val="00614EFF"/>
    <w:rsid w:val="00615439"/>
    <w:rsid w:val="00616B80"/>
    <w:rsid w:val="00616E30"/>
    <w:rsid w:val="006174E4"/>
    <w:rsid w:val="006209B6"/>
    <w:rsid w:val="00621048"/>
    <w:rsid w:val="0062210E"/>
    <w:rsid w:val="00622B18"/>
    <w:rsid w:val="00622DB6"/>
    <w:rsid w:val="006246B6"/>
    <w:rsid w:val="0062526F"/>
    <w:rsid w:val="00625AC8"/>
    <w:rsid w:val="00626B9B"/>
    <w:rsid w:val="006311F7"/>
    <w:rsid w:val="00631B56"/>
    <w:rsid w:val="00632A2B"/>
    <w:rsid w:val="00632D0B"/>
    <w:rsid w:val="00633F1A"/>
    <w:rsid w:val="00635565"/>
    <w:rsid w:val="00635AAE"/>
    <w:rsid w:val="00640DE5"/>
    <w:rsid w:val="00642375"/>
    <w:rsid w:val="00644107"/>
    <w:rsid w:val="00644149"/>
    <w:rsid w:val="00645214"/>
    <w:rsid w:val="00645A19"/>
    <w:rsid w:val="00646BED"/>
    <w:rsid w:val="00647903"/>
    <w:rsid w:val="00651F71"/>
    <w:rsid w:val="00652107"/>
    <w:rsid w:val="006548FE"/>
    <w:rsid w:val="0065534B"/>
    <w:rsid w:val="006553F5"/>
    <w:rsid w:val="00655C1A"/>
    <w:rsid w:val="00655FF6"/>
    <w:rsid w:val="00656045"/>
    <w:rsid w:val="00657AAA"/>
    <w:rsid w:val="00660740"/>
    <w:rsid w:val="0066241B"/>
    <w:rsid w:val="00664CE9"/>
    <w:rsid w:val="00664E73"/>
    <w:rsid w:val="00665861"/>
    <w:rsid w:val="00666DDE"/>
    <w:rsid w:val="00670485"/>
    <w:rsid w:val="0067067F"/>
    <w:rsid w:val="00670DBA"/>
    <w:rsid w:val="00671C82"/>
    <w:rsid w:val="00672640"/>
    <w:rsid w:val="0067267E"/>
    <w:rsid w:val="006727F7"/>
    <w:rsid w:val="0067281A"/>
    <w:rsid w:val="006732E7"/>
    <w:rsid w:val="0067431D"/>
    <w:rsid w:val="00675B8D"/>
    <w:rsid w:val="006767B9"/>
    <w:rsid w:val="00677119"/>
    <w:rsid w:val="00677439"/>
    <w:rsid w:val="006775A4"/>
    <w:rsid w:val="00677801"/>
    <w:rsid w:val="006803BB"/>
    <w:rsid w:val="006805E1"/>
    <w:rsid w:val="0068073C"/>
    <w:rsid w:val="006830EC"/>
    <w:rsid w:val="00683BF2"/>
    <w:rsid w:val="0068614B"/>
    <w:rsid w:val="006863B6"/>
    <w:rsid w:val="00686C72"/>
    <w:rsid w:val="00687A41"/>
    <w:rsid w:val="006919B1"/>
    <w:rsid w:val="006922DA"/>
    <w:rsid w:val="00692323"/>
    <w:rsid w:val="00692685"/>
    <w:rsid w:val="00692B69"/>
    <w:rsid w:val="00694B56"/>
    <w:rsid w:val="00694FC2"/>
    <w:rsid w:val="0069523F"/>
    <w:rsid w:val="00697DE0"/>
    <w:rsid w:val="006A0890"/>
    <w:rsid w:val="006A1108"/>
    <w:rsid w:val="006A11BE"/>
    <w:rsid w:val="006A1A30"/>
    <w:rsid w:val="006A1B2F"/>
    <w:rsid w:val="006A1CA5"/>
    <w:rsid w:val="006A2A8B"/>
    <w:rsid w:val="006A2F82"/>
    <w:rsid w:val="006A610A"/>
    <w:rsid w:val="006A679A"/>
    <w:rsid w:val="006A6C14"/>
    <w:rsid w:val="006A6CE2"/>
    <w:rsid w:val="006A7948"/>
    <w:rsid w:val="006B026F"/>
    <w:rsid w:val="006B04C6"/>
    <w:rsid w:val="006B1DF6"/>
    <w:rsid w:val="006B2B0A"/>
    <w:rsid w:val="006B3077"/>
    <w:rsid w:val="006B3766"/>
    <w:rsid w:val="006B530F"/>
    <w:rsid w:val="006B621C"/>
    <w:rsid w:val="006B6516"/>
    <w:rsid w:val="006B73DD"/>
    <w:rsid w:val="006C0873"/>
    <w:rsid w:val="006C1975"/>
    <w:rsid w:val="006C1A00"/>
    <w:rsid w:val="006C1DCE"/>
    <w:rsid w:val="006C5C5D"/>
    <w:rsid w:val="006C6E66"/>
    <w:rsid w:val="006C7871"/>
    <w:rsid w:val="006C7E36"/>
    <w:rsid w:val="006D0AA7"/>
    <w:rsid w:val="006D2FF4"/>
    <w:rsid w:val="006D3769"/>
    <w:rsid w:val="006D4F78"/>
    <w:rsid w:val="006D5EB3"/>
    <w:rsid w:val="006D7116"/>
    <w:rsid w:val="006E0641"/>
    <w:rsid w:val="006E0777"/>
    <w:rsid w:val="006E16B7"/>
    <w:rsid w:val="006E1836"/>
    <w:rsid w:val="006E1E2F"/>
    <w:rsid w:val="006E1ED0"/>
    <w:rsid w:val="006E3C9D"/>
    <w:rsid w:val="006E3F42"/>
    <w:rsid w:val="006E4F83"/>
    <w:rsid w:val="006E55DA"/>
    <w:rsid w:val="006E5670"/>
    <w:rsid w:val="006E5C8E"/>
    <w:rsid w:val="006E7179"/>
    <w:rsid w:val="006E71F0"/>
    <w:rsid w:val="006E7F1A"/>
    <w:rsid w:val="006F091B"/>
    <w:rsid w:val="006F0B18"/>
    <w:rsid w:val="006F1936"/>
    <w:rsid w:val="006F1C31"/>
    <w:rsid w:val="006F1C39"/>
    <w:rsid w:val="006F31C3"/>
    <w:rsid w:val="006F4995"/>
    <w:rsid w:val="006F52F7"/>
    <w:rsid w:val="006F5942"/>
    <w:rsid w:val="006F6205"/>
    <w:rsid w:val="006F6211"/>
    <w:rsid w:val="006F734C"/>
    <w:rsid w:val="006F7E61"/>
    <w:rsid w:val="0070010D"/>
    <w:rsid w:val="00701BC7"/>
    <w:rsid w:val="00701EDB"/>
    <w:rsid w:val="0070338B"/>
    <w:rsid w:val="007038CC"/>
    <w:rsid w:val="00704C17"/>
    <w:rsid w:val="007059E0"/>
    <w:rsid w:val="007059FF"/>
    <w:rsid w:val="0070624F"/>
    <w:rsid w:val="00706D63"/>
    <w:rsid w:val="0070727D"/>
    <w:rsid w:val="00707575"/>
    <w:rsid w:val="007100A0"/>
    <w:rsid w:val="00711A1C"/>
    <w:rsid w:val="00711A3E"/>
    <w:rsid w:val="00712658"/>
    <w:rsid w:val="00713B11"/>
    <w:rsid w:val="00714329"/>
    <w:rsid w:val="00714FC1"/>
    <w:rsid w:val="007173B0"/>
    <w:rsid w:val="00717C5D"/>
    <w:rsid w:val="007205F7"/>
    <w:rsid w:val="0072120F"/>
    <w:rsid w:val="00721294"/>
    <w:rsid w:val="00721DF0"/>
    <w:rsid w:val="0072248F"/>
    <w:rsid w:val="0072252F"/>
    <w:rsid w:val="00723263"/>
    <w:rsid w:val="00726488"/>
    <w:rsid w:val="007277A9"/>
    <w:rsid w:val="0073046E"/>
    <w:rsid w:val="00730D4E"/>
    <w:rsid w:val="00732B16"/>
    <w:rsid w:val="00733A1A"/>
    <w:rsid w:val="00734625"/>
    <w:rsid w:val="00734A16"/>
    <w:rsid w:val="007363CE"/>
    <w:rsid w:val="007375F0"/>
    <w:rsid w:val="00741418"/>
    <w:rsid w:val="0074184F"/>
    <w:rsid w:val="00744D1E"/>
    <w:rsid w:val="00745A03"/>
    <w:rsid w:val="0074712E"/>
    <w:rsid w:val="00751E88"/>
    <w:rsid w:val="00752AA9"/>
    <w:rsid w:val="007530B5"/>
    <w:rsid w:val="0075347D"/>
    <w:rsid w:val="00753894"/>
    <w:rsid w:val="00753C55"/>
    <w:rsid w:val="00754592"/>
    <w:rsid w:val="00754D06"/>
    <w:rsid w:val="00754F6E"/>
    <w:rsid w:val="00757B77"/>
    <w:rsid w:val="00760A38"/>
    <w:rsid w:val="00761DEE"/>
    <w:rsid w:val="0076207A"/>
    <w:rsid w:val="007629AA"/>
    <w:rsid w:val="007632D8"/>
    <w:rsid w:val="00763C1B"/>
    <w:rsid w:val="007646A2"/>
    <w:rsid w:val="00765237"/>
    <w:rsid w:val="00765786"/>
    <w:rsid w:val="00765869"/>
    <w:rsid w:val="00765DBC"/>
    <w:rsid w:val="0076648E"/>
    <w:rsid w:val="00770372"/>
    <w:rsid w:val="0077221E"/>
    <w:rsid w:val="00773AC4"/>
    <w:rsid w:val="00775792"/>
    <w:rsid w:val="00775840"/>
    <w:rsid w:val="007762BF"/>
    <w:rsid w:val="00777611"/>
    <w:rsid w:val="007777FE"/>
    <w:rsid w:val="00777878"/>
    <w:rsid w:val="00780D35"/>
    <w:rsid w:val="00781141"/>
    <w:rsid w:val="007813DA"/>
    <w:rsid w:val="00781406"/>
    <w:rsid w:val="00781A57"/>
    <w:rsid w:val="00781F21"/>
    <w:rsid w:val="0078229B"/>
    <w:rsid w:val="00782729"/>
    <w:rsid w:val="00783CED"/>
    <w:rsid w:val="0078471C"/>
    <w:rsid w:val="007873EA"/>
    <w:rsid w:val="007913F7"/>
    <w:rsid w:val="00791631"/>
    <w:rsid w:val="00791A06"/>
    <w:rsid w:val="00792C34"/>
    <w:rsid w:val="00792F30"/>
    <w:rsid w:val="007943A9"/>
    <w:rsid w:val="00795433"/>
    <w:rsid w:val="00795A91"/>
    <w:rsid w:val="00795E6A"/>
    <w:rsid w:val="00796916"/>
    <w:rsid w:val="00796F7F"/>
    <w:rsid w:val="00797103"/>
    <w:rsid w:val="007A0E63"/>
    <w:rsid w:val="007A1BDE"/>
    <w:rsid w:val="007A208A"/>
    <w:rsid w:val="007A2321"/>
    <w:rsid w:val="007A26B0"/>
    <w:rsid w:val="007A3540"/>
    <w:rsid w:val="007A4BCA"/>
    <w:rsid w:val="007A4F37"/>
    <w:rsid w:val="007A5235"/>
    <w:rsid w:val="007A5426"/>
    <w:rsid w:val="007A60BE"/>
    <w:rsid w:val="007A6C5D"/>
    <w:rsid w:val="007A718D"/>
    <w:rsid w:val="007B4BCC"/>
    <w:rsid w:val="007B4DCE"/>
    <w:rsid w:val="007B62D4"/>
    <w:rsid w:val="007B731B"/>
    <w:rsid w:val="007B780E"/>
    <w:rsid w:val="007B7ADC"/>
    <w:rsid w:val="007C23B2"/>
    <w:rsid w:val="007C35BE"/>
    <w:rsid w:val="007C4444"/>
    <w:rsid w:val="007C6146"/>
    <w:rsid w:val="007C724C"/>
    <w:rsid w:val="007D0A3A"/>
    <w:rsid w:val="007D0C2C"/>
    <w:rsid w:val="007D198E"/>
    <w:rsid w:val="007D2203"/>
    <w:rsid w:val="007D50CC"/>
    <w:rsid w:val="007D5A78"/>
    <w:rsid w:val="007D62CE"/>
    <w:rsid w:val="007E0872"/>
    <w:rsid w:val="007E2648"/>
    <w:rsid w:val="007E2B4B"/>
    <w:rsid w:val="007E3177"/>
    <w:rsid w:val="007E39ED"/>
    <w:rsid w:val="007E5047"/>
    <w:rsid w:val="007E58AB"/>
    <w:rsid w:val="007E5D46"/>
    <w:rsid w:val="007E64E5"/>
    <w:rsid w:val="007E6E8E"/>
    <w:rsid w:val="007E6F6F"/>
    <w:rsid w:val="007E7331"/>
    <w:rsid w:val="007E744E"/>
    <w:rsid w:val="007E7D61"/>
    <w:rsid w:val="007F0D61"/>
    <w:rsid w:val="007F19C7"/>
    <w:rsid w:val="007F3596"/>
    <w:rsid w:val="007F500F"/>
    <w:rsid w:val="007F5F59"/>
    <w:rsid w:val="007F63A5"/>
    <w:rsid w:val="007F78F0"/>
    <w:rsid w:val="00800907"/>
    <w:rsid w:val="00801F45"/>
    <w:rsid w:val="0080388F"/>
    <w:rsid w:val="00803C05"/>
    <w:rsid w:val="00806AA1"/>
    <w:rsid w:val="00806BD2"/>
    <w:rsid w:val="00810999"/>
    <w:rsid w:val="0081161B"/>
    <w:rsid w:val="0081261D"/>
    <w:rsid w:val="0081263D"/>
    <w:rsid w:val="008131E3"/>
    <w:rsid w:val="008139EB"/>
    <w:rsid w:val="00813E2C"/>
    <w:rsid w:val="008141FA"/>
    <w:rsid w:val="00814E9E"/>
    <w:rsid w:val="00816720"/>
    <w:rsid w:val="00817F8F"/>
    <w:rsid w:val="00820548"/>
    <w:rsid w:val="00821F11"/>
    <w:rsid w:val="0082292E"/>
    <w:rsid w:val="0082363C"/>
    <w:rsid w:val="00824AF9"/>
    <w:rsid w:val="008250E5"/>
    <w:rsid w:val="00825600"/>
    <w:rsid w:val="00825858"/>
    <w:rsid w:val="008277C2"/>
    <w:rsid w:val="00827C08"/>
    <w:rsid w:val="0083027E"/>
    <w:rsid w:val="008307B5"/>
    <w:rsid w:val="00830CB2"/>
    <w:rsid w:val="008311C8"/>
    <w:rsid w:val="008311ED"/>
    <w:rsid w:val="00831BFD"/>
    <w:rsid w:val="00832CA8"/>
    <w:rsid w:val="00833027"/>
    <w:rsid w:val="00833E45"/>
    <w:rsid w:val="00835923"/>
    <w:rsid w:val="00835997"/>
    <w:rsid w:val="0083618F"/>
    <w:rsid w:val="00836821"/>
    <w:rsid w:val="0083710A"/>
    <w:rsid w:val="00837560"/>
    <w:rsid w:val="00840826"/>
    <w:rsid w:val="00841075"/>
    <w:rsid w:val="008414E0"/>
    <w:rsid w:val="00842523"/>
    <w:rsid w:val="00842628"/>
    <w:rsid w:val="00842797"/>
    <w:rsid w:val="008430E8"/>
    <w:rsid w:val="0084493B"/>
    <w:rsid w:val="008477DA"/>
    <w:rsid w:val="00850CBC"/>
    <w:rsid w:val="00850E4F"/>
    <w:rsid w:val="008514F4"/>
    <w:rsid w:val="008524EE"/>
    <w:rsid w:val="00853236"/>
    <w:rsid w:val="008568EA"/>
    <w:rsid w:val="008578AA"/>
    <w:rsid w:val="00860EE1"/>
    <w:rsid w:val="008614B8"/>
    <w:rsid w:val="008617D4"/>
    <w:rsid w:val="008619C8"/>
    <w:rsid w:val="00861E71"/>
    <w:rsid w:val="00862511"/>
    <w:rsid w:val="00862DA8"/>
    <w:rsid w:val="00863082"/>
    <w:rsid w:val="008632DB"/>
    <w:rsid w:val="008666FD"/>
    <w:rsid w:val="00867FC5"/>
    <w:rsid w:val="00873AF0"/>
    <w:rsid w:val="00873DF4"/>
    <w:rsid w:val="00873FF7"/>
    <w:rsid w:val="0087432F"/>
    <w:rsid w:val="008745A5"/>
    <w:rsid w:val="008746F6"/>
    <w:rsid w:val="00874FE8"/>
    <w:rsid w:val="0087538C"/>
    <w:rsid w:val="00875E2F"/>
    <w:rsid w:val="00876933"/>
    <w:rsid w:val="0087705E"/>
    <w:rsid w:val="008776A7"/>
    <w:rsid w:val="0088147D"/>
    <w:rsid w:val="00881723"/>
    <w:rsid w:val="00881847"/>
    <w:rsid w:val="00881FEB"/>
    <w:rsid w:val="008826E1"/>
    <w:rsid w:val="00884C6D"/>
    <w:rsid w:val="008856B6"/>
    <w:rsid w:val="00885A61"/>
    <w:rsid w:val="008878A3"/>
    <w:rsid w:val="00890294"/>
    <w:rsid w:val="008902A3"/>
    <w:rsid w:val="0089095B"/>
    <w:rsid w:val="00891902"/>
    <w:rsid w:val="00893D7B"/>
    <w:rsid w:val="00894405"/>
    <w:rsid w:val="00894AA7"/>
    <w:rsid w:val="00895058"/>
    <w:rsid w:val="00895872"/>
    <w:rsid w:val="00896758"/>
    <w:rsid w:val="0089751A"/>
    <w:rsid w:val="00897F53"/>
    <w:rsid w:val="008A0A6C"/>
    <w:rsid w:val="008A3EB0"/>
    <w:rsid w:val="008A6447"/>
    <w:rsid w:val="008B039C"/>
    <w:rsid w:val="008B17B7"/>
    <w:rsid w:val="008B17E9"/>
    <w:rsid w:val="008B2001"/>
    <w:rsid w:val="008B2A6E"/>
    <w:rsid w:val="008B32DC"/>
    <w:rsid w:val="008B5278"/>
    <w:rsid w:val="008B5461"/>
    <w:rsid w:val="008B6737"/>
    <w:rsid w:val="008B7047"/>
    <w:rsid w:val="008C083D"/>
    <w:rsid w:val="008C156B"/>
    <w:rsid w:val="008C16AC"/>
    <w:rsid w:val="008C3D20"/>
    <w:rsid w:val="008C4EDB"/>
    <w:rsid w:val="008D0311"/>
    <w:rsid w:val="008D042C"/>
    <w:rsid w:val="008D0482"/>
    <w:rsid w:val="008D129F"/>
    <w:rsid w:val="008D270A"/>
    <w:rsid w:val="008D3440"/>
    <w:rsid w:val="008D4A7E"/>
    <w:rsid w:val="008D4B30"/>
    <w:rsid w:val="008D4F1B"/>
    <w:rsid w:val="008D5441"/>
    <w:rsid w:val="008E1036"/>
    <w:rsid w:val="008E1EBB"/>
    <w:rsid w:val="008E227D"/>
    <w:rsid w:val="008E2355"/>
    <w:rsid w:val="008E2E78"/>
    <w:rsid w:val="008E3C3D"/>
    <w:rsid w:val="008E55CA"/>
    <w:rsid w:val="008E5BF0"/>
    <w:rsid w:val="008E6019"/>
    <w:rsid w:val="008E6EA9"/>
    <w:rsid w:val="008F036B"/>
    <w:rsid w:val="008F104F"/>
    <w:rsid w:val="008F1A56"/>
    <w:rsid w:val="008F1CF4"/>
    <w:rsid w:val="008F2341"/>
    <w:rsid w:val="008F3256"/>
    <w:rsid w:val="008F4A68"/>
    <w:rsid w:val="008F54C2"/>
    <w:rsid w:val="008F64E9"/>
    <w:rsid w:val="008F7597"/>
    <w:rsid w:val="0090110F"/>
    <w:rsid w:val="00902A5E"/>
    <w:rsid w:val="00906EAE"/>
    <w:rsid w:val="009070E8"/>
    <w:rsid w:val="00912BB3"/>
    <w:rsid w:val="009131E7"/>
    <w:rsid w:val="00914130"/>
    <w:rsid w:val="00917517"/>
    <w:rsid w:val="009200F1"/>
    <w:rsid w:val="00921450"/>
    <w:rsid w:val="009224E5"/>
    <w:rsid w:val="00922C50"/>
    <w:rsid w:val="00924F90"/>
    <w:rsid w:val="00925F56"/>
    <w:rsid w:val="009267C5"/>
    <w:rsid w:val="00926C0D"/>
    <w:rsid w:val="0093011D"/>
    <w:rsid w:val="00930B3A"/>
    <w:rsid w:val="00930D35"/>
    <w:rsid w:val="0093186A"/>
    <w:rsid w:val="00931BAE"/>
    <w:rsid w:val="00931F50"/>
    <w:rsid w:val="00932662"/>
    <w:rsid w:val="00932E29"/>
    <w:rsid w:val="00933359"/>
    <w:rsid w:val="00934D88"/>
    <w:rsid w:val="00935AE8"/>
    <w:rsid w:val="00935BD6"/>
    <w:rsid w:val="00936916"/>
    <w:rsid w:val="00936EA6"/>
    <w:rsid w:val="0093732D"/>
    <w:rsid w:val="009375CE"/>
    <w:rsid w:val="00937CA0"/>
    <w:rsid w:val="00937D82"/>
    <w:rsid w:val="0094053C"/>
    <w:rsid w:val="00940680"/>
    <w:rsid w:val="009408C4"/>
    <w:rsid w:val="00942242"/>
    <w:rsid w:val="009427CC"/>
    <w:rsid w:val="00942C8C"/>
    <w:rsid w:val="009431EF"/>
    <w:rsid w:val="00943C5A"/>
    <w:rsid w:val="00943D07"/>
    <w:rsid w:val="009450A3"/>
    <w:rsid w:val="00945AB5"/>
    <w:rsid w:val="00945B40"/>
    <w:rsid w:val="00946716"/>
    <w:rsid w:val="009524E6"/>
    <w:rsid w:val="00954570"/>
    <w:rsid w:val="00955396"/>
    <w:rsid w:val="0095539F"/>
    <w:rsid w:val="0096072E"/>
    <w:rsid w:val="009608FD"/>
    <w:rsid w:val="00960AE3"/>
    <w:rsid w:val="0096212F"/>
    <w:rsid w:val="009635BB"/>
    <w:rsid w:val="00965C05"/>
    <w:rsid w:val="009665D6"/>
    <w:rsid w:val="00966E2A"/>
    <w:rsid w:val="00967765"/>
    <w:rsid w:val="009711F9"/>
    <w:rsid w:val="009722BC"/>
    <w:rsid w:val="009728B6"/>
    <w:rsid w:val="00973164"/>
    <w:rsid w:val="009755AF"/>
    <w:rsid w:val="009758C0"/>
    <w:rsid w:val="00982BAB"/>
    <w:rsid w:val="00983C53"/>
    <w:rsid w:val="0098584B"/>
    <w:rsid w:val="0098631B"/>
    <w:rsid w:val="009875AE"/>
    <w:rsid w:val="00987FB3"/>
    <w:rsid w:val="00990F44"/>
    <w:rsid w:val="00991405"/>
    <w:rsid w:val="009931E9"/>
    <w:rsid w:val="00993B32"/>
    <w:rsid w:val="00994BA6"/>
    <w:rsid w:val="00995559"/>
    <w:rsid w:val="00995E76"/>
    <w:rsid w:val="00997945"/>
    <w:rsid w:val="009A0571"/>
    <w:rsid w:val="009A08AF"/>
    <w:rsid w:val="009A1794"/>
    <w:rsid w:val="009A2D6A"/>
    <w:rsid w:val="009A4E72"/>
    <w:rsid w:val="009A76DF"/>
    <w:rsid w:val="009B2974"/>
    <w:rsid w:val="009B29B8"/>
    <w:rsid w:val="009B3CEB"/>
    <w:rsid w:val="009B3CF5"/>
    <w:rsid w:val="009B3F95"/>
    <w:rsid w:val="009B46A6"/>
    <w:rsid w:val="009B5D09"/>
    <w:rsid w:val="009B66BA"/>
    <w:rsid w:val="009B6DCD"/>
    <w:rsid w:val="009B78BE"/>
    <w:rsid w:val="009C1C05"/>
    <w:rsid w:val="009C4F8F"/>
    <w:rsid w:val="009C5844"/>
    <w:rsid w:val="009C5E50"/>
    <w:rsid w:val="009C65C5"/>
    <w:rsid w:val="009C7549"/>
    <w:rsid w:val="009D089F"/>
    <w:rsid w:val="009D0B08"/>
    <w:rsid w:val="009D0D7E"/>
    <w:rsid w:val="009D3DB6"/>
    <w:rsid w:val="009D5224"/>
    <w:rsid w:val="009D5BA6"/>
    <w:rsid w:val="009D6E6D"/>
    <w:rsid w:val="009E3B3C"/>
    <w:rsid w:val="009E414E"/>
    <w:rsid w:val="009E4B88"/>
    <w:rsid w:val="009E525C"/>
    <w:rsid w:val="009E5B15"/>
    <w:rsid w:val="009E5C8B"/>
    <w:rsid w:val="009E6DAC"/>
    <w:rsid w:val="009E6DF6"/>
    <w:rsid w:val="009E7010"/>
    <w:rsid w:val="009E7100"/>
    <w:rsid w:val="009E779F"/>
    <w:rsid w:val="009F0C04"/>
    <w:rsid w:val="009F122C"/>
    <w:rsid w:val="009F267B"/>
    <w:rsid w:val="009F37A5"/>
    <w:rsid w:val="009F6F50"/>
    <w:rsid w:val="009F7F40"/>
    <w:rsid w:val="00A00764"/>
    <w:rsid w:val="00A01337"/>
    <w:rsid w:val="00A02593"/>
    <w:rsid w:val="00A02609"/>
    <w:rsid w:val="00A04195"/>
    <w:rsid w:val="00A044AF"/>
    <w:rsid w:val="00A047B2"/>
    <w:rsid w:val="00A05EE6"/>
    <w:rsid w:val="00A0629E"/>
    <w:rsid w:val="00A1182F"/>
    <w:rsid w:val="00A12A35"/>
    <w:rsid w:val="00A1347C"/>
    <w:rsid w:val="00A13AA7"/>
    <w:rsid w:val="00A15427"/>
    <w:rsid w:val="00A158F3"/>
    <w:rsid w:val="00A16C3B"/>
    <w:rsid w:val="00A1771B"/>
    <w:rsid w:val="00A17831"/>
    <w:rsid w:val="00A20A59"/>
    <w:rsid w:val="00A2101C"/>
    <w:rsid w:val="00A21249"/>
    <w:rsid w:val="00A22AAC"/>
    <w:rsid w:val="00A23F2C"/>
    <w:rsid w:val="00A2491E"/>
    <w:rsid w:val="00A25012"/>
    <w:rsid w:val="00A2539D"/>
    <w:rsid w:val="00A30022"/>
    <w:rsid w:val="00A307C2"/>
    <w:rsid w:val="00A3159E"/>
    <w:rsid w:val="00A316AC"/>
    <w:rsid w:val="00A31B3D"/>
    <w:rsid w:val="00A3414C"/>
    <w:rsid w:val="00A346D7"/>
    <w:rsid w:val="00A36495"/>
    <w:rsid w:val="00A36BF7"/>
    <w:rsid w:val="00A37330"/>
    <w:rsid w:val="00A4008F"/>
    <w:rsid w:val="00A40EA0"/>
    <w:rsid w:val="00A42488"/>
    <w:rsid w:val="00A424D8"/>
    <w:rsid w:val="00A42865"/>
    <w:rsid w:val="00A42DC0"/>
    <w:rsid w:val="00A4315B"/>
    <w:rsid w:val="00A459D6"/>
    <w:rsid w:val="00A45B45"/>
    <w:rsid w:val="00A460CF"/>
    <w:rsid w:val="00A5005D"/>
    <w:rsid w:val="00A50CF0"/>
    <w:rsid w:val="00A51EE0"/>
    <w:rsid w:val="00A52864"/>
    <w:rsid w:val="00A530B3"/>
    <w:rsid w:val="00A53570"/>
    <w:rsid w:val="00A54066"/>
    <w:rsid w:val="00A54BA6"/>
    <w:rsid w:val="00A56082"/>
    <w:rsid w:val="00A56736"/>
    <w:rsid w:val="00A57440"/>
    <w:rsid w:val="00A62274"/>
    <w:rsid w:val="00A626AF"/>
    <w:rsid w:val="00A62EFC"/>
    <w:rsid w:val="00A631F6"/>
    <w:rsid w:val="00A64ACA"/>
    <w:rsid w:val="00A64C38"/>
    <w:rsid w:val="00A64E96"/>
    <w:rsid w:val="00A66495"/>
    <w:rsid w:val="00A6763E"/>
    <w:rsid w:val="00A703E9"/>
    <w:rsid w:val="00A705D5"/>
    <w:rsid w:val="00A70C8A"/>
    <w:rsid w:val="00A71BB0"/>
    <w:rsid w:val="00A728C7"/>
    <w:rsid w:val="00A7295B"/>
    <w:rsid w:val="00A7341C"/>
    <w:rsid w:val="00A73F9B"/>
    <w:rsid w:val="00A75732"/>
    <w:rsid w:val="00A75788"/>
    <w:rsid w:val="00A75971"/>
    <w:rsid w:val="00A75A7F"/>
    <w:rsid w:val="00A76DE7"/>
    <w:rsid w:val="00A77D21"/>
    <w:rsid w:val="00A77D78"/>
    <w:rsid w:val="00A80332"/>
    <w:rsid w:val="00A80B1C"/>
    <w:rsid w:val="00A80F4A"/>
    <w:rsid w:val="00A810E1"/>
    <w:rsid w:val="00A81CF0"/>
    <w:rsid w:val="00A832FE"/>
    <w:rsid w:val="00A84196"/>
    <w:rsid w:val="00A85BCE"/>
    <w:rsid w:val="00A87237"/>
    <w:rsid w:val="00A87360"/>
    <w:rsid w:val="00A87EF6"/>
    <w:rsid w:val="00A90087"/>
    <w:rsid w:val="00A91808"/>
    <w:rsid w:val="00A92F85"/>
    <w:rsid w:val="00A93516"/>
    <w:rsid w:val="00A9390E"/>
    <w:rsid w:val="00A93ABF"/>
    <w:rsid w:val="00A9416F"/>
    <w:rsid w:val="00A94C44"/>
    <w:rsid w:val="00A96967"/>
    <w:rsid w:val="00A96DE7"/>
    <w:rsid w:val="00A970DF"/>
    <w:rsid w:val="00A97578"/>
    <w:rsid w:val="00A97B2F"/>
    <w:rsid w:val="00AA0F40"/>
    <w:rsid w:val="00AA1855"/>
    <w:rsid w:val="00AA2AEE"/>
    <w:rsid w:val="00AA318F"/>
    <w:rsid w:val="00AA341B"/>
    <w:rsid w:val="00AA5C19"/>
    <w:rsid w:val="00AA615D"/>
    <w:rsid w:val="00AA7153"/>
    <w:rsid w:val="00AA7FA3"/>
    <w:rsid w:val="00AB0330"/>
    <w:rsid w:val="00AB07B9"/>
    <w:rsid w:val="00AB0A33"/>
    <w:rsid w:val="00AB1807"/>
    <w:rsid w:val="00AB1E4E"/>
    <w:rsid w:val="00AB31E8"/>
    <w:rsid w:val="00AB333F"/>
    <w:rsid w:val="00AB3786"/>
    <w:rsid w:val="00AB398B"/>
    <w:rsid w:val="00AB4682"/>
    <w:rsid w:val="00AB4791"/>
    <w:rsid w:val="00AB5D1E"/>
    <w:rsid w:val="00AB6A39"/>
    <w:rsid w:val="00AB7B4C"/>
    <w:rsid w:val="00AC02FF"/>
    <w:rsid w:val="00AC07AC"/>
    <w:rsid w:val="00AC0EC2"/>
    <w:rsid w:val="00AC0FF2"/>
    <w:rsid w:val="00AC1016"/>
    <w:rsid w:val="00AC3C78"/>
    <w:rsid w:val="00AD16B5"/>
    <w:rsid w:val="00AD2A07"/>
    <w:rsid w:val="00AD2F1C"/>
    <w:rsid w:val="00AD31AD"/>
    <w:rsid w:val="00AD3D65"/>
    <w:rsid w:val="00AD43A7"/>
    <w:rsid w:val="00AD46B7"/>
    <w:rsid w:val="00AD50FD"/>
    <w:rsid w:val="00AD5CE9"/>
    <w:rsid w:val="00AD5E29"/>
    <w:rsid w:val="00AD6CA5"/>
    <w:rsid w:val="00AD7466"/>
    <w:rsid w:val="00AD7A62"/>
    <w:rsid w:val="00AE07BD"/>
    <w:rsid w:val="00AE2710"/>
    <w:rsid w:val="00AE2D8D"/>
    <w:rsid w:val="00AE462A"/>
    <w:rsid w:val="00AE4C60"/>
    <w:rsid w:val="00AE682C"/>
    <w:rsid w:val="00AE688E"/>
    <w:rsid w:val="00AE6AB7"/>
    <w:rsid w:val="00AF0265"/>
    <w:rsid w:val="00AF1135"/>
    <w:rsid w:val="00AF1275"/>
    <w:rsid w:val="00AF12B6"/>
    <w:rsid w:val="00AF2F08"/>
    <w:rsid w:val="00AF3162"/>
    <w:rsid w:val="00AF35D5"/>
    <w:rsid w:val="00AF44C5"/>
    <w:rsid w:val="00AF4BB1"/>
    <w:rsid w:val="00AF4E02"/>
    <w:rsid w:val="00AF4F7E"/>
    <w:rsid w:val="00AF5C08"/>
    <w:rsid w:val="00AF6681"/>
    <w:rsid w:val="00AF73E3"/>
    <w:rsid w:val="00AF7A03"/>
    <w:rsid w:val="00AF7C03"/>
    <w:rsid w:val="00B00377"/>
    <w:rsid w:val="00B007FE"/>
    <w:rsid w:val="00B00EAB"/>
    <w:rsid w:val="00B022A1"/>
    <w:rsid w:val="00B03974"/>
    <w:rsid w:val="00B03BBE"/>
    <w:rsid w:val="00B0413D"/>
    <w:rsid w:val="00B043D6"/>
    <w:rsid w:val="00B04777"/>
    <w:rsid w:val="00B05023"/>
    <w:rsid w:val="00B053AB"/>
    <w:rsid w:val="00B05B18"/>
    <w:rsid w:val="00B07C60"/>
    <w:rsid w:val="00B104E5"/>
    <w:rsid w:val="00B10CCB"/>
    <w:rsid w:val="00B10E1C"/>
    <w:rsid w:val="00B13516"/>
    <w:rsid w:val="00B14D23"/>
    <w:rsid w:val="00B150C0"/>
    <w:rsid w:val="00B15120"/>
    <w:rsid w:val="00B15D6D"/>
    <w:rsid w:val="00B160F2"/>
    <w:rsid w:val="00B203E8"/>
    <w:rsid w:val="00B2045B"/>
    <w:rsid w:val="00B205ED"/>
    <w:rsid w:val="00B20A01"/>
    <w:rsid w:val="00B21711"/>
    <w:rsid w:val="00B21877"/>
    <w:rsid w:val="00B21B1C"/>
    <w:rsid w:val="00B22499"/>
    <w:rsid w:val="00B23AC4"/>
    <w:rsid w:val="00B24146"/>
    <w:rsid w:val="00B242FC"/>
    <w:rsid w:val="00B25E2C"/>
    <w:rsid w:val="00B2636A"/>
    <w:rsid w:val="00B263D5"/>
    <w:rsid w:val="00B269B6"/>
    <w:rsid w:val="00B27566"/>
    <w:rsid w:val="00B305FE"/>
    <w:rsid w:val="00B30A96"/>
    <w:rsid w:val="00B30D53"/>
    <w:rsid w:val="00B31FE7"/>
    <w:rsid w:val="00B32935"/>
    <w:rsid w:val="00B32CA8"/>
    <w:rsid w:val="00B33B01"/>
    <w:rsid w:val="00B34596"/>
    <w:rsid w:val="00B34B53"/>
    <w:rsid w:val="00B35C22"/>
    <w:rsid w:val="00B36D14"/>
    <w:rsid w:val="00B371FD"/>
    <w:rsid w:val="00B4111A"/>
    <w:rsid w:val="00B415CC"/>
    <w:rsid w:val="00B41E8E"/>
    <w:rsid w:val="00B4205F"/>
    <w:rsid w:val="00B420AD"/>
    <w:rsid w:val="00B437E1"/>
    <w:rsid w:val="00B43DDC"/>
    <w:rsid w:val="00B44954"/>
    <w:rsid w:val="00B46305"/>
    <w:rsid w:val="00B46EF4"/>
    <w:rsid w:val="00B471CA"/>
    <w:rsid w:val="00B47BC3"/>
    <w:rsid w:val="00B509FA"/>
    <w:rsid w:val="00B51257"/>
    <w:rsid w:val="00B51C46"/>
    <w:rsid w:val="00B5343C"/>
    <w:rsid w:val="00B54484"/>
    <w:rsid w:val="00B55756"/>
    <w:rsid w:val="00B5587F"/>
    <w:rsid w:val="00B564BE"/>
    <w:rsid w:val="00B56EC7"/>
    <w:rsid w:val="00B605B1"/>
    <w:rsid w:val="00B62909"/>
    <w:rsid w:val="00B6304E"/>
    <w:rsid w:val="00B64E1F"/>
    <w:rsid w:val="00B669A4"/>
    <w:rsid w:val="00B70FFF"/>
    <w:rsid w:val="00B7170F"/>
    <w:rsid w:val="00B728B9"/>
    <w:rsid w:val="00B72973"/>
    <w:rsid w:val="00B72C62"/>
    <w:rsid w:val="00B7324D"/>
    <w:rsid w:val="00B74796"/>
    <w:rsid w:val="00B74B9A"/>
    <w:rsid w:val="00B75484"/>
    <w:rsid w:val="00B75A54"/>
    <w:rsid w:val="00B75BDF"/>
    <w:rsid w:val="00B7660A"/>
    <w:rsid w:val="00B76D6F"/>
    <w:rsid w:val="00B77F9B"/>
    <w:rsid w:val="00B80EA7"/>
    <w:rsid w:val="00B82C11"/>
    <w:rsid w:val="00B82C2C"/>
    <w:rsid w:val="00B82EC4"/>
    <w:rsid w:val="00B8305D"/>
    <w:rsid w:val="00B8380D"/>
    <w:rsid w:val="00B83F32"/>
    <w:rsid w:val="00B848B0"/>
    <w:rsid w:val="00B85165"/>
    <w:rsid w:val="00B8596F"/>
    <w:rsid w:val="00B86CD9"/>
    <w:rsid w:val="00B86DC8"/>
    <w:rsid w:val="00B8754F"/>
    <w:rsid w:val="00B87B85"/>
    <w:rsid w:val="00B87BDC"/>
    <w:rsid w:val="00B92860"/>
    <w:rsid w:val="00B928B0"/>
    <w:rsid w:val="00B92C93"/>
    <w:rsid w:val="00B96219"/>
    <w:rsid w:val="00B9632E"/>
    <w:rsid w:val="00B96BE9"/>
    <w:rsid w:val="00B97C3B"/>
    <w:rsid w:val="00B97FDB"/>
    <w:rsid w:val="00BA04D3"/>
    <w:rsid w:val="00BA1FC7"/>
    <w:rsid w:val="00BA367C"/>
    <w:rsid w:val="00BA3AD5"/>
    <w:rsid w:val="00BA4AB7"/>
    <w:rsid w:val="00BA539E"/>
    <w:rsid w:val="00BA565C"/>
    <w:rsid w:val="00BA5B03"/>
    <w:rsid w:val="00BA5E3D"/>
    <w:rsid w:val="00BA5F33"/>
    <w:rsid w:val="00BA7129"/>
    <w:rsid w:val="00BB095B"/>
    <w:rsid w:val="00BB18E0"/>
    <w:rsid w:val="00BB1D79"/>
    <w:rsid w:val="00BB1E09"/>
    <w:rsid w:val="00BB261A"/>
    <w:rsid w:val="00BB3870"/>
    <w:rsid w:val="00BB39C3"/>
    <w:rsid w:val="00BB3AFB"/>
    <w:rsid w:val="00BB530E"/>
    <w:rsid w:val="00BB5479"/>
    <w:rsid w:val="00BC0068"/>
    <w:rsid w:val="00BC01D2"/>
    <w:rsid w:val="00BC0EC7"/>
    <w:rsid w:val="00BC11EF"/>
    <w:rsid w:val="00BC2751"/>
    <w:rsid w:val="00BC4332"/>
    <w:rsid w:val="00BC624E"/>
    <w:rsid w:val="00BC6721"/>
    <w:rsid w:val="00BC7340"/>
    <w:rsid w:val="00BC7AF2"/>
    <w:rsid w:val="00BD1396"/>
    <w:rsid w:val="00BD1C2A"/>
    <w:rsid w:val="00BD26A0"/>
    <w:rsid w:val="00BD2C9A"/>
    <w:rsid w:val="00BD435E"/>
    <w:rsid w:val="00BD553B"/>
    <w:rsid w:val="00BD62A4"/>
    <w:rsid w:val="00BD70D0"/>
    <w:rsid w:val="00BD7523"/>
    <w:rsid w:val="00BE1211"/>
    <w:rsid w:val="00BE25D5"/>
    <w:rsid w:val="00BE4F69"/>
    <w:rsid w:val="00BE53F8"/>
    <w:rsid w:val="00BE579A"/>
    <w:rsid w:val="00BE59CE"/>
    <w:rsid w:val="00BF0090"/>
    <w:rsid w:val="00BF1068"/>
    <w:rsid w:val="00BF23E3"/>
    <w:rsid w:val="00BF25A4"/>
    <w:rsid w:val="00BF34A6"/>
    <w:rsid w:val="00BF37E2"/>
    <w:rsid w:val="00BF616F"/>
    <w:rsid w:val="00C0059D"/>
    <w:rsid w:val="00C00953"/>
    <w:rsid w:val="00C01EBD"/>
    <w:rsid w:val="00C020CF"/>
    <w:rsid w:val="00C02E64"/>
    <w:rsid w:val="00C030A6"/>
    <w:rsid w:val="00C03175"/>
    <w:rsid w:val="00C03C12"/>
    <w:rsid w:val="00C04240"/>
    <w:rsid w:val="00C04639"/>
    <w:rsid w:val="00C0496E"/>
    <w:rsid w:val="00C054B0"/>
    <w:rsid w:val="00C058DD"/>
    <w:rsid w:val="00C05E34"/>
    <w:rsid w:val="00C0613E"/>
    <w:rsid w:val="00C06284"/>
    <w:rsid w:val="00C0761D"/>
    <w:rsid w:val="00C07798"/>
    <w:rsid w:val="00C1092D"/>
    <w:rsid w:val="00C10DB0"/>
    <w:rsid w:val="00C10E95"/>
    <w:rsid w:val="00C113F1"/>
    <w:rsid w:val="00C11681"/>
    <w:rsid w:val="00C11B02"/>
    <w:rsid w:val="00C12C9C"/>
    <w:rsid w:val="00C12FB7"/>
    <w:rsid w:val="00C13B7D"/>
    <w:rsid w:val="00C13E2C"/>
    <w:rsid w:val="00C146C5"/>
    <w:rsid w:val="00C15117"/>
    <w:rsid w:val="00C155A7"/>
    <w:rsid w:val="00C1687E"/>
    <w:rsid w:val="00C16E8D"/>
    <w:rsid w:val="00C16EEA"/>
    <w:rsid w:val="00C173AC"/>
    <w:rsid w:val="00C17495"/>
    <w:rsid w:val="00C20D08"/>
    <w:rsid w:val="00C21128"/>
    <w:rsid w:val="00C21157"/>
    <w:rsid w:val="00C219BB"/>
    <w:rsid w:val="00C22233"/>
    <w:rsid w:val="00C22256"/>
    <w:rsid w:val="00C22CA6"/>
    <w:rsid w:val="00C239AC"/>
    <w:rsid w:val="00C239B5"/>
    <w:rsid w:val="00C23BEB"/>
    <w:rsid w:val="00C23F08"/>
    <w:rsid w:val="00C249EB"/>
    <w:rsid w:val="00C2517C"/>
    <w:rsid w:val="00C2538C"/>
    <w:rsid w:val="00C254AC"/>
    <w:rsid w:val="00C26141"/>
    <w:rsid w:val="00C2629F"/>
    <w:rsid w:val="00C265F4"/>
    <w:rsid w:val="00C26A6F"/>
    <w:rsid w:val="00C30A0B"/>
    <w:rsid w:val="00C31321"/>
    <w:rsid w:val="00C31550"/>
    <w:rsid w:val="00C31B2B"/>
    <w:rsid w:val="00C3227B"/>
    <w:rsid w:val="00C3375B"/>
    <w:rsid w:val="00C341FD"/>
    <w:rsid w:val="00C355B4"/>
    <w:rsid w:val="00C362BE"/>
    <w:rsid w:val="00C3718D"/>
    <w:rsid w:val="00C372EA"/>
    <w:rsid w:val="00C3757C"/>
    <w:rsid w:val="00C37668"/>
    <w:rsid w:val="00C37C7F"/>
    <w:rsid w:val="00C40200"/>
    <w:rsid w:val="00C413F9"/>
    <w:rsid w:val="00C43A79"/>
    <w:rsid w:val="00C44652"/>
    <w:rsid w:val="00C456B1"/>
    <w:rsid w:val="00C45A5E"/>
    <w:rsid w:val="00C4744B"/>
    <w:rsid w:val="00C518C8"/>
    <w:rsid w:val="00C52E9B"/>
    <w:rsid w:val="00C537F4"/>
    <w:rsid w:val="00C538A1"/>
    <w:rsid w:val="00C53C54"/>
    <w:rsid w:val="00C5558A"/>
    <w:rsid w:val="00C55A3F"/>
    <w:rsid w:val="00C55D54"/>
    <w:rsid w:val="00C56258"/>
    <w:rsid w:val="00C56EE4"/>
    <w:rsid w:val="00C57074"/>
    <w:rsid w:val="00C60B98"/>
    <w:rsid w:val="00C61F76"/>
    <w:rsid w:val="00C62862"/>
    <w:rsid w:val="00C63537"/>
    <w:rsid w:val="00C64812"/>
    <w:rsid w:val="00C64AA1"/>
    <w:rsid w:val="00C64AD1"/>
    <w:rsid w:val="00C64DE2"/>
    <w:rsid w:val="00C666C2"/>
    <w:rsid w:val="00C668CC"/>
    <w:rsid w:val="00C66C38"/>
    <w:rsid w:val="00C67769"/>
    <w:rsid w:val="00C67E2F"/>
    <w:rsid w:val="00C704AD"/>
    <w:rsid w:val="00C714AA"/>
    <w:rsid w:val="00C717AF"/>
    <w:rsid w:val="00C7242F"/>
    <w:rsid w:val="00C73296"/>
    <w:rsid w:val="00C73CBF"/>
    <w:rsid w:val="00C74B5A"/>
    <w:rsid w:val="00C74ECC"/>
    <w:rsid w:val="00C75295"/>
    <w:rsid w:val="00C7558C"/>
    <w:rsid w:val="00C755C8"/>
    <w:rsid w:val="00C758E3"/>
    <w:rsid w:val="00C75EF2"/>
    <w:rsid w:val="00C761B7"/>
    <w:rsid w:val="00C767CC"/>
    <w:rsid w:val="00C772A5"/>
    <w:rsid w:val="00C805AF"/>
    <w:rsid w:val="00C81ABE"/>
    <w:rsid w:val="00C81FA9"/>
    <w:rsid w:val="00C8274B"/>
    <w:rsid w:val="00C84E68"/>
    <w:rsid w:val="00C85F25"/>
    <w:rsid w:val="00C86C2E"/>
    <w:rsid w:val="00C8708C"/>
    <w:rsid w:val="00C8727C"/>
    <w:rsid w:val="00C87482"/>
    <w:rsid w:val="00C87A69"/>
    <w:rsid w:val="00C91F27"/>
    <w:rsid w:val="00C91FA3"/>
    <w:rsid w:val="00C935FE"/>
    <w:rsid w:val="00C939A1"/>
    <w:rsid w:val="00C9599C"/>
    <w:rsid w:val="00C962C8"/>
    <w:rsid w:val="00C967F6"/>
    <w:rsid w:val="00C976D1"/>
    <w:rsid w:val="00C9786A"/>
    <w:rsid w:val="00CA013A"/>
    <w:rsid w:val="00CA11BF"/>
    <w:rsid w:val="00CA2E69"/>
    <w:rsid w:val="00CA4615"/>
    <w:rsid w:val="00CA47C0"/>
    <w:rsid w:val="00CA4DD8"/>
    <w:rsid w:val="00CA4EEA"/>
    <w:rsid w:val="00CA6844"/>
    <w:rsid w:val="00CA6D4B"/>
    <w:rsid w:val="00CA6E22"/>
    <w:rsid w:val="00CA763B"/>
    <w:rsid w:val="00CB0447"/>
    <w:rsid w:val="00CB13C1"/>
    <w:rsid w:val="00CB19A3"/>
    <w:rsid w:val="00CB22E9"/>
    <w:rsid w:val="00CB2FBA"/>
    <w:rsid w:val="00CB38A9"/>
    <w:rsid w:val="00CB39F0"/>
    <w:rsid w:val="00CB3A3A"/>
    <w:rsid w:val="00CB4C40"/>
    <w:rsid w:val="00CB4F00"/>
    <w:rsid w:val="00CB5886"/>
    <w:rsid w:val="00CB6111"/>
    <w:rsid w:val="00CB6CB9"/>
    <w:rsid w:val="00CC0A5F"/>
    <w:rsid w:val="00CC1E49"/>
    <w:rsid w:val="00CC2CF8"/>
    <w:rsid w:val="00CC2FED"/>
    <w:rsid w:val="00CC39A6"/>
    <w:rsid w:val="00CC45B2"/>
    <w:rsid w:val="00CC4B1E"/>
    <w:rsid w:val="00CD21BE"/>
    <w:rsid w:val="00CD2687"/>
    <w:rsid w:val="00CD2785"/>
    <w:rsid w:val="00CD3710"/>
    <w:rsid w:val="00CD5B7E"/>
    <w:rsid w:val="00CD5CE3"/>
    <w:rsid w:val="00CE03CB"/>
    <w:rsid w:val="00CE0C12"/>
    <w:rsid w:val="00CE0E63"/>
    <w:rsid w:val="00CE2475"/>
    <w:rsid w:val="00CE2EE3"/>
    <w:rsid w:val="00CE2FB4"/>
    <w:rsid w:val="00CE35B5"/>
    <w:rsid w:val="00CE4DA4"/>
    <w:rsid w:val="00CE659E"/>
    <w:rsid w:val="00CE65EC"/>
    <w:rsid w:val="00CE6EDE"/>
    <w:rsid w:val="00CE74EE"/>
    <w:rsid w:val="00CF1F16"/>
    <w:rsid w:val="00CF22B0"/>
    <w:rsid w:val="00CF379D"/>
    <w:rsid w:val="00CF3A54"/>
    <w:rsid w:val="00CF4041"/>
    <w:rsid w:val="00CF443A"/>
    <w:rsid w:val="00CF44B4"/>
    <w:rsid w:val="00CF4646"/>
    <w:rsid w:val="00CF466F"/>
    <w:rsid w:val="00CF71DE"/>
    <w:rsid w:val="00D01B3C"/>
    <w:rsid w:val="00D01F0F"/>
    <w:rsid w:val="00D0373A"/>
    <w:rsid w:val="00D064DC"/>
    <w:rsid w:val="00D06965"/>
    <w:rsid w:val="00D06CD4"/>
    <w:rsid w:val="00D077C3"/>
    <w:rsid w:val="00D07FF5"/>
    <w:rsid w:val="00D104CC"/>
    <w:rsid w:val="00D112E6"/>
    <w:rsid w:val="00D156EE"/>
    <w:rsid w:val="00D162F9"/>
    <w:rsid w:val="00D16B5A"/>
    <w:rsid w:val="00D17501"/>
    <w:rsid w:val="00D20C7C"/>
    <w:rsid w:val="00D20FFF"/>
    <w:rsid w:val="00D2128D"/>
    <w:rsid w:val="00D21593"/>
    <w:rsid w:val="00D229F5"/>
    <w:rsid w:val="00D22EE4"/>
    <w:rsid w:val="00D23604"/>
    <w:rsid w:val="00D239E1"/>
    <w:rsid w:val="00D25134"/>
    <w:rsid w:val="00D251DB"/>
    <w:rsid w:val="00D258B3"/>
    <w:rsid w:val="00D25CF7"/>
    <w:rsid w:val="00D27E33"/>
    <w:rsid w:val="00D30BDF"/>
    <w:rsid w:val="00D32AEB"/>
    <w:rsid w:val="00D33E89"/>
    <w:rsid w:val="00D352F6"/>
    <w:rsid w:val="00D358A9"/>
    <w:rsid w:val="00D3642A"/>
    <w:rsid w:val="00D412F2"/>
    <w:rsid w:val="00D41842"/>
    <w:rsid w:val="00D431FD"/>
    <w:rsid w:val="00D44AEE"/>
    <w:rsid w:val="00D44DD4"/>
    <w:rsid w:val="00D45705"/>
    <w:rsid w:val="00D45B52"/>
    <w:rsid w:val="00D46F1C"/>
    <w:rsid w:val="00D46F5F"/>
    <w:rsid w:val="00D506FD"/>
    <w:rsid w:val="00D50F27"/>
    <w:rsid w:val="00D5200B"/>
    <w:rsid w:val="00D5396C"/>
    <w:rsid w:val="00D5466D"/>
    <w:rsid w:val="00D549EA"/>
    <w:rsid w:val="00D554F1"/>
    <w:rsid w:val="00D558AF"/>
    <w:rsid w:val="00D560DF"/>
    <w:rsid w:val="00D56355"/>
    <w:rsid w:val="00D56440"/>
    <w:rsid w:val="00D60108"/>
    <w:rsid w:val="00D63031"/>
    <w:rsid w:val="00D642AD"/>
    <w:rsid w:val="00D6551F"/>
    <w:rsid w:val="00D66792"/>
    <w:rsid w:val="00D667A9"/>
    <w:rsid w:val="00D678C1"/>
    <w:rsid w:val="00D67BE4"/>
    <w:rsid w:val="00D7036C"/>
    <w:rsid w:val="00D708F2"/>
    <w:rsid w:val="00D71252"/>
    <w:rsid w:val="00D713AE"/>
    <w:rsid w:val="00D71414"/>
    <w:rsid w:val="00D71766"/>
    <w:rsid w:val="00D71D11"/>
    <w:rsid w:val="00D73667"/>
    <w:rsid w:val="00D73B7D"/>
    <w:rsid w:val="00D73D79"/>
    <w:rsid w:val="00D740FB"/>
    <w:rsid w:val="00D74699"/>
    <w:rsid w:val="00D77840"/>
    <w:rsid w:val="00D806BA"/>
    <w:rsid w:val="00D80AC4"/>
    <w:rsid w:val="00D80F84"/>
    <w:rsid w:val="00D82A33"/>
    <w:rsid w:val="00D82A6E"/>
    <w:rsid w:val="00D8312A"/>
    <w:rsid w:val="00D83640"/>
    <w:rsid w:val="00D845CC"/>
    <w:rsid w:val="00D85635"/>
    <w:rsid w:val="00D85C9C"/>
    <w:rsid w:val="00D861F7"/>
    <w:rsid w:val="00D86764"/>
    <w:rsid w:val="00D8687E"/>
    <w:rsid w:val="00D86AEA"/>
    <w:rsid w:val="00D875B5"/>
    <w:rsid w:val="00D87D6E"/>
    <w:rsid w:val="00D87DDD"/>
    <w:rsid w:val="00D9186F"/>
    <w:rsid w:val="00D91D05"/>
    <w:rsid w:val="00D9269D"/>
    <w:rsid w:val="00D936F8"/>
    <w:rsid w:val="00D938BC"/>
    <w:rsid w:val="00D948EB"/>
    <w:rsid w:val="00D94D99"/>
    <w:rsid w:val="00D95337"/>
    <w:rsid w:val="00D95411"/>
    <w:rsid w:val="00D96173"/>
    <w:rsid w:val="00D96EC3"/>
    <w:rsid w:val="00DA03E7"/>
    <w:rsid w:val="00DA0E9C"/>
    <w:rsid w:val="00DA11B1"/>
    <w:rsid w:val="00DA3078"/>
    <w:rsid w:val="00DA396B"/>
    <w:rsid w:val="00DA4BCE"/>
    <w:rsid w:val="00DA610B"/>
    <w:rsid w:val="00DA656B"/>
    <w:rsid w:val="00DA6E9E"/>
    <w:rsid w:val="00DA7D57"/>
    <w:rsid w:val="00DB0047"/>
    <w:rsid w:val="00DB0DF6"/>
    <w:rsid w:val="00DB1255"/>
    <w:rsid w:val="00DB1509"/>
    <w:rsid w:val="00DB1A7B"/>
    <w:rsid w:val="00DB29D5"/>
    <w:rsid w:val="00DB31B8"/>
    <w:rsid w:val="00DB43C6"/>
    <w:rsid w:val="00DB4C3A"/>
    <w:rsid w:val="00DB5594"/>
    <w:rsid w:val="00DC2737"/>
    <w:rsid w:val="00DC294D"/>
    <w:rsid w:val="00DC3237"/>
    <w:rsid w:val="00DC3773"/>
    <w:rsid w:val="00DC3AD2"/>
    <w:rsid w:val="00DC3BC1"/>
    <w:rsid w:val="00DC592B"/>
    <w:rsid w:val="00DC6294"/>
    <w:rsid w:val="00DC7120"/>
    <w:rsid w:val="00DD0B87"/>
    <w:rsid w:val="00DD0B9E"/>
    <w:rsid w:val="00DD1469"/>
    <w:rsid w:val="00DD16DC"/>
    <w:rsid w:val="00DD25DC"/>
    <w:rsid w:val="00DD47C4"/>
    <w:rsid w:val="00DD516B"/>
    <w:rsid w:val="00DD7EB6"/>
    <w:rsid w:val="00DD7F25"/>
    <w:rsid w:val="00DE1425"/>
    <w:rsid w:val="00DE1D2E"/>
    <w:rsid w:val="00DE279E"/>
    <w:rsid w:val="00DE2CA7"/>
    <w:rsid w:val="00DE37A2"/>
    <w:rsid w:val="00DE47E0"/>
    <w:rsid w:val="00DE5B0C"/>
    <w:rsid w:val="00DE61C7"/>
    <w:rsid w:val="00DE6B82"/>
    <w:rsid w:val="00DE7B24"/>
    <w:rsid w:val="00DF0CAD"/>
    <w:rsid w:val="00DF0D46"/>
    <w:rsid w:val="00DF2234"/>
    <w:rsid w:val="00DF26BF"/>
    <w:rsid w:val="00DF2E60"/>
    <w:rsid w:val="00DF408E"/>
    <w:rsid w:val="00DF4127"/>
    <w:rsid w:val="00DF432C"/>
    <w:rsid w:val="00DF5C3C"/>
    <w:rsid w:val="00DF6441"/>
    <w:rsid w:val="00DF659F"/>
    <w:rsid w:val="00DF702C"/>
    <w:rsid w:val="00DF722E"/>
    <w:rsid w:val="00E02529"/>
    <w:rsid w:val="00E02B43"/>
    <w:rsid w:val="00E03E57"/>
    <w:rsid w:val="00E03F1E"/>
    <w:rsid w:val="00E0433F"/>
    <w:rsid w:val="00E043FF"/>
    <w:rsid w:val="00E04BA6"/>
    <w:rsid w:val="00E050D8"/>
    <w:rsid w:val="00E05A28"/>
    <w:rsid w:val="00E06802"/>
    <w:rsid w:val="00E06E44"/>
    <w:rsid w:val="00E0789B"/>
    <w:rsid w:val="00E104BB"/>
    <w:rsid w:val="00E1278F"/>
    <w:rsid w:val="00E13CC0"/>
    <w:rsid w:val="00E13DFB"/>
    <w:rsid w:val="00E150B5"/>
    <w:rsid w:val="00E15635"/>
    <w:rsid w:val="00E162C8"/>
    <w:rsid w:val="00E174A5"/>
    <w:rsid w:val="00E17AB4"/>
    <w:rsid w:val="00E22AC0"/>
    <w:rsid w:val="00E237AB"/>
    <w:rsid w:val="00E23D67"/>
    <w:rsid w:val="00E241E6"/>
    <w:rsid w:val="00E24DEF"/>
    <w:rsid w:val="00E2538C"/>
    <w:rsid w:val="00E26D61"/>
    <w:rsid w:val="00E26F32"/>
    <w:rsid w:val="00E277E1"/>
    <w:rsid w:val="00E27C48"/>
    <w:rsid w:val="00E27F10"/>
    <w:rsid w:val="00E305CB"/>
    <w:rsid w:val="00E30CC0"/>
    <w:rsid w:val="00E312A1"/>
    <w:rsid w:val="00E31A74"/>
    <w:rsid w:val="00E31B4D"/>
    <w:rsid w:val="00E329B7"/>
    <w:rsid w:val="00E32ABA"/>
    <w:rsid w:val="00E32EE4"/>
    <w:rsid w:val="00E34372"/>
    <w:rsid w:val="00E3474A"/>
    <w:rsid w:val="00E34CFF"/>
    <w:rsid w:val="00E35CA6"/>
    <w:rsid w:val="00E35DBB"/>
    <w:rsid w:val="00E37582"/>
    <w:rsid w:val="00E40E67"/>
    <w:rsid w:val="00E44F39"/>
    <w:rsid w:val="00E45CD9"/>
    <w:rsid w:val="00E467D8"/>
    <w:rsid w:val="00E46C5D"/>
    <w:rsid w:val="00E506D9"/>
    <w:rsid w:val="00E51762"/>
    <w:rsid w:val="00E51F86"/>
    <w:rsid w:val="00E521AE"/>
    <w:rsid w:val="00E52905"/>
    <w:rsid w:val="00E52E63"/>
    <w:rsid w:val="00E531F6"/>
    <w:rsid w:val="00E5322E"/>
    <w:rsid w:val="00E5392F"/>
    <w:rsid w:val="00E556B0"/>
    <w:rsid w:val="00E56B36"/>
    <w:rsid w:val="00E61A32"/>
    <w:rsid w:val="00E62239"/>
    <w:rsid w:val="00E62291"/>
    <w:rsid w:val="00E64BF9"/>
    <w:rsid w:val="00E64EEB"/>
    <w:rsid w:val="00E65A11"/>
    <w:rsid w:val="00E65A40"/>
    <w:rsid w:val="00E660AE"/>
    <w:rsid w:val="00E671BB"/>
    <w:rsid w:val="00E674C4"/>
    <w:rsid w:val="00E67907"/>
    <w:rsid w:val="00E679CA"/>
    <w:rsid w:val="00E67A57"/>
    <w:rsid w:val="00E67C8A"/>
    <w:rsid w:val="00E70C88"/>
    <w:rsid w:val="00E70DD1"/>
    <w:rsid w:val="00E71B10"/>
    <w:rsid w:val="00E71FD6"/>
    <w:rsid w:val="00E7240F"/>
    <w:rsid w:val="00E7314B"/>
    <w:rsid w:val="00E73B2F"/>
    <w:rsid w:val="00E73BAD"/>
    <w:rsid w:val="00E747DD"/>
    <w:rsid w:val="00E74B40"/>
    <w:rsid w:val="00E75E54"/>
    <w:rsid w:val="00E76215"/>
    <w:rsid w:val="00E76A97"/>
    <w:rsid w:val="00E802C7"/>
    <w:rsid w:val="00E802C8"/>
    <w:rsid w:val="00E8060D"/>
    <w:rsid w:val="00E80B4E"/>
    <w:rsid w:val="00E80CEE"/>
    <w:rsid w:val="00E8563F"/>
    <w:rsid w:val="00E85E8A"/>
    <w:rsid w:val="00E86425"/>
    <w:rsid w:val="00E86590"/>
    <w:rsid w:val="00E87389"/>
    <w:rsid w:val="00E878A9"/>
    <w:rsid w:val="00E87D68"/>
    <w:rsid w:val="00E9206A"/>
    <w:rsid w:val="00E96F3E"/>
    <w:rsid w:val="00E9713C"/>
    <w:rsid w:val="00E977F0"/>
    <w:rsid w:val="00EA1494"/>
    <w:rsid w:val="00EA1D78"/>
    <w:rsid w:val="00EA2A8B"/>
    <w:rsid w:val="00EA423E"/>
    <w:rsid w:val="00EA431E"/>
    <w:rsid w:val="00EA711C"/>
    <w:rsid w:val="00EA73A5"/>
    <w:rsid w:val="00EB0AB4"/>
    <w:rsid w:val="00EB0E79"/>
    <w:rsid w:val="00EB136B"/>
    <w:rsid w:val="00EB205D"/>
    <w:rsid w:val="00EB3BA3"/>
    <w:rsid w:val="00EB3BB8"/>
    <w:rsid w:val="00EB486F"/>
    <w:rsid w:val="00EB4AC1"/>
    <w:rsid w:val="00EB4CF5"/>
    <w:rsid w:val="00EB695E"/>
    <w:rsid w:val="00EB6F42"/>
    <w:rsid w:val="00EB7C2F"/>
    <w:rsid w:val="00EC0126"/>
    <w:rsid w:val="00EC1B69"/>
    <w:rsid w:val="00EC1F80"/>
    <w:rsid w:val="00EC2E39"/>
    <w:rsid w:val="00EC3C1F"/>
    <w:rsid w:val="00EC4152"/>
    <w:rsid w:val="00EC4F2C"/>
    <w:rsid w:val="00EC5E5C"/>
    <w:rsid w:val="00EC7332"/>
    <w:rsid w:val="00ED12A2"/>
    <w:rsid w:val="00ED12C3"/>
    <w:rsid w:val="00ED1D42"/>
    <w:rsid w:val="00ED26B8"/>
    <w:rsid w:val="00ED3601"/>
    <w:rsid w:val="00ED3A32"/>
    <w:rsid w:val="00ED3DE4"/>
    <w:rsid w:val="00ED4CA6"/>
    <w:rsid w:val="00ED4DE8"/>
    <w:rsid w:val="00ED5978"/>
    <w:rsid w:val="00ED6AF9"/>
    <w:rsid w:val="00ED6F08"/>
    <w:rsid w:val="00ED72D0"/>
    <w:rsid w:val="00EE29BA"/>
    <w:rsid w:val="00EE2FAD"/>
    <w:rsid w:val="00EE5118"/>
    <w:rsid w:val="00EE53F1"/>
    <w:rsid w:val="00EE5F54"/>
    <w:rsid w:val="00EE6463"/>
    <w:rsid w:val="00EE6F02"/>
    <w:rsid w:val="00EE7221"/>
    <w:rsid w:val="00EE7ACD"/>
    <w:rsid w:val="00EF04D1"/>
    <w:rsid w:val="00EF1731"/>
    <w:rsid w:val="00EF183D"/>
    <w:rsid w:val="00EF209E"/>
    <w:rsid w:val="00EF27F4"/>
    <w:rsid w:val="00EF37F4"/>
    <w:rsid w:val="00EF5867"/>
    <w:rsid w:val="00EF5C1B"/>
    <w:rsid w:val="00EF5FCE"/>
    <w:rsid w:val="00EF65CC"/>
    <w:rsid w:val="00EF661F"/>
    <w:rsid w:val="00EF7CE2"/>
    <w:rsid w:val="00EF7F52"/>
    <w:rsid w:val="00F0012C"/>
    <w:rsid w:val="00F009EA"/>
    <w:rsid w:val="00F02188"/>
    <w:rsid w:val="00F02D61"/>
    <w:rsid w:val="00F03675"/>
    <w:rsid w:val="00F051C3"/>
    <w:rsid w:val="00F07310"/>
    <w:rsid w:val="00F07E68"/>
    <w:rsid w:val="00F10B6C"/>
    <w:rsid w:val="00F11259"/>
    <w:rsid w:val="00F11A00"/>
    <w:rsid w:val="00F11BD6"/>
    <w:rsid w:val="00F1227E"/>
    <w:rsid w:val="00F13EFA"/>
    <w:rsid w:val="00F15EE1"/>
    <w:rsid w:val="00F1727E"/>
    <w:rsid w:val="00F17CD4"/>
    <w:rsid w:val="00F204E0"/>
    <w:rsid w:val="00F20FFF"/>
    <w:rsid w:val="00F2283C"/>
    <w:rsid w:val="00F23568"/>
    <w:rsid w:val="00F244D3"/>
    <w:rsid w:val="00F2552F"/>
    <w:rsid w:val="00F27819"/>
    <w:rsid w:val="00F27A49"/>
    <w:rsid w:val="00F27B70"/>
    <w:rsid w:val="00F30E3C"/>
    <w:rsid w:val="00F321E8"/>
    <w:rsid w:val="00F3329B"/>
    <w:rsid w:val="00F34BB9"/>
    <w:rsid w:val="00F3702F"/>
    <w:rsid w:val="00F371CD"/>
    <w:rsid w:val="00F372CA"/>
    <w:rsid w:val="00F37B4B"/>
    <w:rsid w:val="00F407AD"/>
    <w:rsid w:val="00F40894"/>
    <w:rsid w:val="00F41302"/>
    <w:rsid w:val="00F4140A"/>
    <w:rsid w:val="00F41F30"/>
    <w:rsid w:val="00F43510"/>
    <w:rsid w:val="00F46A54"/>
    <w:rsid w:val="00F46A9B"/>
    <w:rsid w:val="00F46C74"/>
    <w:rsid w:val="00F46D14"/>
    <w:rsid w:val="00F47236"/>
    <w:rsid w:val="00F474A4"/>
    <w:rsid w:val="00F478D3"/>
    <w:rsid w:val="00F50BB6"/>
    <w:rsid w:val="00F51C09"/>
    <w:rsid w:val="00F52F69"/>
    <w:rsid w:val="00F5334D"/>
    <w:rsid w:val="00F53858"/>
    <w:rsid w:val="00F53C5E"/>
    <w:rsid w:val="00F53D69"/>
    <w:rsid w:val="00F54195"/>
    <w:rsid w:val="00F545EF"/>
    <w:rsid w:val="00F54B3D"/>
    <w:rsid w:val="00F5677A"/>
    <w:rsid w:val="00F576F8"/>
    <w:rsid w:val="00F60D9E"/>
    <w:rsid w:val="00F6125F"/>
    <w:rsid w:val="00F616AA"/>
    <w:rsid w:val="00F62A55"/>
    <w:rsid w:val="00F62B91"/>
    <w:rsid w:val="00F63FB3"/>
    <w:rsid w:val="00F644CB"/>
    <w:rsid w:val="00F64A1B"/>
    <w:rsid w:val="00F66817"/>
    <w:rsid w:val="00F66BCB"/>
    <w:rsid w:val="00F67B23"/>
    <w:rsid w:val="00F67D99"/>
    <w:rsid w:val="00F7031B"/>
    <w:rsid w:val="00F70902"/>
    <w:rsid w:val="00F7108E"/>
    <w:rsid w:val="00F71C26"/>
    <w:rsid w:val="00F73188"/>
    <w:rsid w:val="00F73C92"/>
    <w:rsid w:val="00F7574C"/>
    <w:rsid w:val="00F76362"/>
    <w:rsid w:val="00F76CD4"/>
    <w:rsid w:val="00F77E39"/>
    <w:rsid w:val="00F81025"/>
    <w:rsid w:val="00F811A6"/>
    <w:rsid w:val="00F81BE2"/>
    <w:rsid w:val="00F84319"/>
    <w:rsid w:val="00F84625"/>
    <w:rsid w:val="00F84DD5"/>
    <w:rsid w:val="00F86852"/>
    <w:rsid w:val="00F8706C"/>
    <w:rsid w:val="00F87EA6"/>
    <w:rsid w:val="00F909D0"/>
    <w:rsid w:val="00F90A50"/>
    <w:rsid w:val="00F91594"/>
    <w:rsid w:val="00F920A2"/>
    <w:rsid w:val="00F927ED"/>
    <w:rsid w:val="00F94188"/>
    <w:rsid w:val="00F95809"/>
    <w:rsid w:val="00F95E5B"/>
    <w:rsid w:val="00F96B04"/>
    <w:rsid w:val="00F96E25"/>
    <w:rsid w:val="00FA012C"/>
    <w:rsid w:val="00FA0D5A"/>
    <w:rsid w:val="00FA0F76"/>
    <w:rsid w:val="00FA11DF"/>
    <w:rsid w:val="00FA3FA7"/>
    <w:rsid w:val="00FA57E7"/>
    <w:rsid w:val="00FA6821"/>
    <w:rsid w:val="00FA72C1"/>
    <w:rsid w:val="00FB236A"/>
    <w:rsid w:val="00FB2830"/>
    <w:rsid w:val="00FB3CB2"/>
    <w:rsid w:val="00FB3EFA"/>
    <w:rsid w:val="00FB5180"/>
    <w:rsid w:val="00FB5D44"/>
    <w:rsid w:val="00FB6099"/>
    <w:rsid w:val="00FB6153"/>
    <w:rsid w:val="00FB64E0"/>
    <w:rsid w:val="00FB6E16"/>
    <w:rsid w:val="00FC0CC6"/>
    <w:rsid w:val="00FC0CF0"/>
    <w:rsid w:val="00FC276B"/>
    <w:rsid w:val="00FC2CA4"/>
    <w:rsid w:val="00FC31F8"/>
    <w:rsid w:val="00FC3E52"/>
    <w:rsid w:val="00FC442B"/>
    <w:rsid w:val="00FC5D9B"/>
    <w:rsid w:val="00FC5EDF"/>
    <w:rsid w:val="00FC6C34"/>
    <w:rsid w:val="00FC7152"/>
    <w:rsid w:val="00FC786D"/>
    <w:rsid w:val="00FD0572"/>
    <w:rsid w:val="00FD072E"/>
    <w:rsid w:val="00FD164E"/>
    <w:rsid w:val="00FD2440"/>
    <w:rsid w:val="00FD32E8"/>
    <w:rsid w:val="00FD390F"/>
    <w:rsid w:val="00FD4F27"/>
    <w:rsid w:val="00FD5303"/>
    <w:rsid w:val="00FD5620"/>
    <w:rsid w:val="00FD5B89"/>
    <w:rsid w:val="00FD64BE"/>
    <w:rsid w:val="00FD6570"/>
    <w:rsid w:val="00FD6A27"/>
    <w:rsid w:val="00FE18D9"/>
    <w:rsid w:val="00FE1FA5"/>
    <w:rsid w:val="00FE4851"/>
    <w:rsid w:val="00FE4F1B"/>
    <w:rsid w:val="00FE4FBB"/>
    <w:rsid w:val="00FE5D00"/>
    <w:rsid w:val="00FE7008"/>
    <w:rsid w:val="00FE75C8"/>
    <w:rsid w:val="00FE7EAF"/>
    <w:rsid w:val="00FE7FAA"/>
    <w:rsid w:val="00FF1130"/>
    <w:rsid w:val="00FF2273"/>
    <w:rsid w:val="00FF5141"/>
    <w:rsid w:val="00FF60F4"/>
    <w:rsid w:val="00FF6624"/>
    <w:rsid w:val="00FF715C"/>
    <w:rsid w:val="00FF7701"/>
    <w:rsid w:val="30C90663"/>
    <w:rsid w:val="7D2132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3965EA"/>
  <w15:docId w15:val="{0C1B1608-B291-4649-A865-CB874C431B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1DEE"/>
    <w:pPr>
      <w:keepNext/>
      <w:keepLines/>
      <w:spacing w:after="0" w:line="480" w:lineRule="auto"/>
      <w:outlineLvl w:val="0"/>
    </w:pPr>
    <w:rPr>
      <w:rFonts w:ascii="Arial" w:eastAsiaTheme="majorEastAsia" w:hAnsi="Arial" w:cs="Arial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5BCE"/>
    <w:pPr>
      <w:keepNext/>
      <w:keepLines/>
      <w:spacing w:after="200" w:line="360" w:lineRule="auto"/>
      <w:outlineLvl w:val="1"/>
    </w:pPr>
    <w:rPr>
      <w:rFonts w:ascii="Arial" w:eastAsiaTheme="majorEastAsia" w:hAnsi="Arial" w:cstheme="majorBidi"/>
      <w:i/>
      <w:sz w:val="20"/>
      <w:szCs w:val="2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unhideWhenUsed/>
    <w:rsid w:val="007534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534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534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34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347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34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347D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534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347D"/>
  </w:style>
  <w:style w:type="paragraph" w:styleId="Footer">
    <w:name w:val="footer"/>
    <w:basedOn w:val="Normal"/>
    <w:link w:val="FooterChar"/>
    <w:uiPriority w:val="99"/>
    <w:unhideWhenUsed/>
    <w:rsid w:val="007534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347D"/>
  </w:style>
  <w:style w:type="paragraph" w:styleId="ListParagraph">
    <w:name w:val="List Paragraph"/>
    <w:basedOn w:val="Normal"/>
    <w:link w:val="ListParagraphChar"/>
    <w:uiPriority w:val="34"/>
    <w:qFormat/>
    <w:rsid w:val="0075347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85BCE"/>
    <w:rPr>
      <w:rFonts w:ascii="Arial" w:eastAsiaTheme="majorEastAsia" w:hAnsi="Arial" w:cstheme="majorBidi"/>
      <w:i/>
      <w:sz w:val="20"/>
      <w:szCs w:val="26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761DEE"/>
    <w:rPr>
      <w:rFonts w:ascii="Arial" w:eastAsiaTheme="majorEastAsia" w:hAnsi="Arial" w:cs="Arial"/>
      <w:b/>
    </w:rPr>
  </w:style>
  <w:style w:type="paragraph" w:customStyle="1" w:styleId="EndNoteBibliographyTitle">
    <w:name w:val="EndNote Bibliography Title"/>
    <w:basedOn w:val="Normal"/>
    <w:link w:val="EndNoteBibliographyTitleChar"/>
    <w:rsid w:val="003B6450"/>
    <w:pPr>
      <w:spacing w:after="0"/>
      <w:jc w:val="center"/>
    </w:pPr>
    <w:rPr>
      <w:rFonts w:ascii="Arial" w:hAnsi="Arial" w:cs="Arial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B6450"/>
  </w:style>
  <w:style w:type="character" w:customStyle="1" w:styleId="EndNoteBibliographyTitleChar">
    <w:name w:val="EndNote Bibliography Title Char"/>
    <w:basedOn w:val="ListParagraphChar"/>
    <w:link w:val="EndNoteBibliographyTitle"/>
    <w:rsid w:val="003B6450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3B6450"/>
    <w:pPr>
      <w:spacing w:line="36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3B6450"/>
    <w:rPr>
      <w:rFonts w:ascii="Arial" w:hAnsi="Arial" w:cs="Arial"/>
      <w:noProof/>
    </w:rPr>
  </w:style>
  <w:style w:type="table" w:styleId="TableGrid">
    <w:name w:val="Table Grid"/>
    <w:basedOn w:val="TableNormal"/>
    <w:uiPriority w:val="39"/>
    <w:rsid w:val="00DF5C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06EAE"/>
    <w:rPr>
      <w:color w:val="0563C1" w:themeColor="hyperlink"/>
      <w:u w:val="single"/>
    </w:rPr>
  </w:style>
  <w:style w:type="paragraph" w:customStyle="1" w:styleId="Default">
    <w:name w:val="Default"/>
    <w:rsid w:val="003A6D6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CF379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C-BodyText">
    <w:name w:val="C-Body Text"/>
    <w:link w:val="C-BodyTextChar"/>
    <w:rsid w:val="00EB6F42"/>
    <w:pPr>
      <w:spacing w:before="120" w:after="120" w:line="280" w:lineRule="atLeast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C-BodyTextChar">
    <w:name w:val="C-Body Text Char"/>
    <w:link w:val="C-BodyText"/>
    <w:rsid w:val="00EB6F42"/>
    <w:rPr>
      <w:rFonts w:ascii="Times New Roman" w:eastAsia="Times New Roman" w:hAnsi="Times New Roman" w:cs="Times New Roman"/>
      <w:sz w:val="24"/>
      <w:szCs w:val="20"/>
    </w:rPr>
  </w:style>
  <w:style w:type="paragraph" w:customStyle="1" w:styleId="C-Bullet">
    <w:name w:val="C-Bullet"/>
    <w:rsid w:val="00412F32"/>
    <w:pPr>
      <w:numPr>
        <w:numId w:val="2"/>
      </w:numPr>
      <w:spacing w:before="120" w:after="120" w:line="280" w:lineRule="atLeast"/>
    </w:pPr>
    <w:rPr>
      <w:rFonts w:ascii="Times New Roman" w:eastAsia="Times New Roman" w:hAnsi="Times New Roman" w:cs="Times New Roman"/>
      <w:sz w:val="24"/>
      <w:szCs w:val="20"/>
    </w:rPr>
  </w:style>
  <w:style w:type="paragraph" w:customStyle="1" w:styleId="C-BulletIndented">
    <w:name w:val="C-Bullet Indented"/>
    <w:rsid w:val="00412F32"/>
    <w:pPr>
      <w:numPr>
        <w:ilvl w:val="1"/>
        <w:numId w:val="2"/>
      </w:numPr>
      <w:spacing w:before="120" w:after="120" w:line="280" w:lineRule="atLeast"/>
    </w:pPr>
    <w:rPr>
      <w:rFonts w:ascii="Times New Roman" w:eastAsia="Times New Roman" w:hAnsi="Times New Roman" w:cs="Arial"/>
      <w:sz w:val="24"/>
      <w:szCs w:val="20"/>
    </w:rPr>
  </w:style>
  <w:style w:type="character" w:customStyle="1" w:styleId="docsum-authors">
    <w:name w:val="docsum-authors"/>
    <w:basedOn w:val="DefaultParagraphFont"/>
    <w:rsid w:val="00FB64E0"/>
  </w:style>
  <w:style w:type="character" w:customStyle="1" w:styleId="docsum-journal-citation">
    <w:name w:val="docsum-journal-citation"/>
    <w:basedOn w:val="DefaultParagraphFont"/>
    <w:rsid w:val="00FB64E0"/>
  </w:style>
  <w:style w:type="character" w:customStyle="1" w:styleId="citation-part">
    <w:name w:val="citation-part"/>
    <w:basedOn w:val="DefaultParagraphFont"/>
    <w:rsid w:val="00FB64E0"/>
  </w:style>
  <w:style w:type="character" w:customStyle="1" w:styleId="docsum-pmid">
    <w:name w:val="docsum-pmid"/>
    <w:basedOn w:val="DefaultParagraphFont"/>
    <w:rsid w:val="00FB64E0"/>
  </w:style>
  <w:style w:type="character" w:customStyle="1" w:styleId="free-resources">
    <w:name w:val="free-resources"/>
    <w:basedOn w:val="DefaultParagraphFont"/>
    <w:rsid w:val="00FB64E0"/>
  </w:style>
  <w:style w:type="paragraph" w:styleId="Revision">
    <w:name w:val="Revision"/>
    <w:hidden/>
    <w:uiPriority w:val="99"/>
    <w:semiHidden/>
    <w:rsid w:val="00A56736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unhideWhenUsed/>
    <w:rsid w:val="00765237"/>
    <w:rPr>
      <w:color w:val="605E5C"/>
      <w:shd w:val="clear" w:color="auto" w:fill="E1DFDD"/>
    </w:rPr>
  </w:style>
  <w:style w:type="character" w:customStyle="1" w:styleId="Mention1">
    <w:name w:val="Mention1"/>
    <w:basedOn w:val="DefaultParagraphFont"/>
    <w:uiPriority w:val="99"/>
    <w:unhideWhenUsed/>
    <w:rsid w:val="00765237"/>
    <w:rPr>
      <w:color w:val="2B579A"/>
      <w:shd w:val="clear" w:color="auto" w:fill="E1DFDD"/>
    </w:rPr>
  </w:style>
  <w:style w:type="paragraph" w:styleId="TOC8">
    <w:name w:val="toc 8"/>
    <w:basedOn w:val="TOC1"/>
    <w:next w:val="C-BodyText"/>
    <w:uiPriority w:val="39"/>
    <w:rsid w:val="001F03CB"/>
    <w:pPr>
      <w:tabs>
        <w:tab w:val="left" w:pos="1152"/>
        <w:tab w:val="right" w:leader="dot" w:pos="9360"/>
      </w:tabs>
      <w:spacing w:before="120" w:after="0" w:line="240" w:lineRule="auto"/>
      <w:ind w:left="1152" w:right="792" w:hanging="1152"/>
    </w:pPr>
    <w:rPr>
      <w:rFonts w:ascii="Times New Roman" w:eastAsia="Times New Roman" w:hAnsi="Times New Roman" w:cs="Arial"/>
      <w:color w:val="0000F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F03CB"/>
    <w:pPr>
      <w:spacing w:after="100"/>
    </w:pPr>
  </w:style>
  <w:style w:type="character" w:customStyle="1" w:styleId="A11">
    <w:name w:val="A11"/>
    <w:uiPriority w:val="99"/>
    <w:rsid w:val="001A02E0"/>
    <w:rPr>
      <w:rFonts w:cs="Times New Roman PS"/>
      <w:color w:val="221E1F"/>
      <w:sz w:val="11"/>
      <w:szCs w:val="11"/>
    </w:rPr>
  </w:style>
  <w:style w:type="character" w:styleId="Emphasis">
    <w:name w:val="Emphasis"/>
    <w:basedOn w:val="DefaultParagraphFont"/>
    <w:uiPriority w:val="20"/>
    <w:qFormat/>
    <w:rsid w:val="00B509FA"/>
    <w:rPr>
      <w:i/>
      <w:iCs/>
    </w:rPr>
  </w:style>
  <w:style w:type="character" w:customStyle="1" w:styleId="UnresolvedMention2">
    <w:name w:val="Unresolved Mention2"/>
    <w:basedOn w:val="DefaultParagraphFont"/>
    <w:uiPriority w:val="99"/>
    <w:unhideWhenUsed/>
    <w:rsid w:val="007A0E63"/>
    <w:rPr>
      <w:color w:val="605E5C"/>
      <w:shd w:val="clear" w:color="auto" w:fill="E1DFDD"/>
    </w:rPr>
  </w:style>
  <w:style w:type="character" w:customStyle="1" w:styleId="Mention2">
    <w:name w:val="Mention2"/>
    <w:basedOn w:val="DefaultParagraphFont"/>
    <w:uiPriority w:val="99"/>
    <w:unhideWhenUsed/>
    <w:rsid w:val="007A0E63"/>
    <w:rPr>
      <w:color w:val="2B579A"/>
      <w:shd w:val="clear" w:color="auto" w:fill="E1DFDD"/>
    </w:rPr>
  </w:style>
  <w:style w:type="paragraph" w:customStyle="1" w:styleId="C-Appendix">
    <w:name w:val="C-Appendix"/>
    <w:next w:val="C-BodyText"/>
    <w:rsid w:val="00721294"/>
    <w:pPr>
      <w:keepNext/>
      <w:pageBreakBefore/>
      <w:numPr>
        <w:numId w:val="13"/>
      </w:numPr>
      <w:spacing w:before="480" w:after="120" w:line="240" w:lineRule="auto"/>
      <w:outlineLvl w:val="0"/>
    </w:pPr>
    <w:rPr>
      <w:rFonts w:ascii="Times New Roman" w:eastAsia="Times New Roman" w:hAnsi="Times New Roman" w:cs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unhideWhenUsed/>
    <w:rsid w:val="000977A4"/>
    <w:rPr>
      <w:color w:val="605E5C"/>
      <w:shd w:val="clear" w:color="auto" w:fill="E1DFDD"/>
    </w:rPr>
  </w:style>
  <w:style w:type="character" w:customStyle="1" w:styleId="Mention3">
    <w:name w:val="Mention3"/>
    <w:basedOn w:val="DefaultParagraphFont"/>
    <w:uiPriority w:val="99"/>
    <w:unhideWhenUsed/>
    <w:rsid w:val="000977A4"/>
    <w:rPr>
      <w:color w:val="2B579A"/>
      <w:shd w:val="clear" w:color="auto" w:fill="E1DFDD"/>
    </w:rPr>
  </w:style>
  <w:style w:type="paragraph" w:customStyle="1" w:styleId="C-Heading1">
    <w:name w:val="C-Heading 1"/>
    <w:next w:val="C-BodyText"/>
    <w:rsid w:val="00AB31E8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ascii="Times New Roman" w:eastAsia="Times New Roman" w:hAnsi="Times New Roman" w:cs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AB31E8"/>
    <w:pPr>
      <w:keepNext/>
      <w:numPr>
        <w:ilvl w:val="1"/>
        <w:numId w:val="15"/>
      </w:numPr>
      <w:spacing w:before="240" w:after="0" w:line="240" w:lineRule="auto"/>
      <w:outlineLvl w:val="1"/>
    </w:pPr>
    <w:rPr>
      <w:rFonts w:ascii="Times New Roman" w:eastAsia="Times New Roman" w:hAnsi="Times New Roman" w:cs="Times New Roman"/>
      <w:b/>
      <w:sz w:val="28"/>
      <w:szCs w:val="20"/>
    </w:rPr>
  </w:style>
  <w:style w:type="paragraph" w:customStyle="1" w:styleId="C-Heading3">
    <w:name w:val="C-Heading 3"/>
    <w:next w:val="C-BodyText"/>
    <w:rsid w:val="00AB31E8"/>
    <w:pPr>
      <w:keepNext/>
      <w:numPr>
        <w:ilvl w:val="2"/>
        <w:numId w:val="15"/>
      </w:numPr>
      <w:tabs>
        <w:tab w:val="clear" w:pos="6210"/>
        <w:tab w:val="num" w:pos="1080"/>
      </w:tabs>
      <w:spacing w:before="240" w:after="0" w:line="240" w:lineRule="auto"/>
      <w:ind w:left="1080"/>
      <w:outlineLvl w:val="2"/>
    </w:pPr>
    <w:rPr>
      <w:rFonts w:ascii="Times New Roman" w:eastAsia="Times New Roman" w:hAnsi="Times New Roman" w:cs="Times New Roman"/>
      <w:b/>
      <w:sz w:val="24"/>
      <w:szCs w:val="20"/>
    </w:rPr>
  </w:style>
  <w:style w:type="paragraph" w:customStyle="1" w:styleId="C-Heading4">
    <w:name w:val="C-Heading 4"/>
    <w:next w:val="C-BodyText"/>
    <w:rsid w:val="00AB31E8"/>
    <w:pPr>
      <w:keepNext/>
      <w:numPr>
        <w:ilvl w:val="3"/>
        <w:numId w:val="15"/>
      </w:numPr>
      <w:spacing w:before="240" w:after="0" w:line="240" w:lineRule="auto"/>
      <w:outlineLvl w:val="3"/>
    </w:pPr>
    <w:rPr>
      <w:rFonts w:ascii="Times New Roman" w:eastAsia="Times New Roman" w:hAnsi="Times New Roman" w:cs="Times New Roman"/>
      <w:b/>
      <w:sz w:val="24"/>
      <w:szCs w:val="20"/>
    </w:rPr>
  </w:style>
  <w:style w:type="paragraph" w:customStyle="1" w:styleId="C-Heading5">
    <w:name w:val="C-Heading 5"/>
    <w:next w:val="C-BodyText"/>
    <w:rsid w:val="00AB31E8"/>
    <w:pPr>
      <w:keepNext/>
      <w:numPr>
        <w:ilvl w:val="4"/>
        <w:numId w:val="15"/>
      </w:numPr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sz w:val="24"/>
      <w:szCs w:val="20"/>
    </w:rPr>
  </w:style>
  <w:style w:type="paragraph" w:customStyle="1" w:styleId="C-Heading6">
    <w:name w:val="C-Heading 6"/>
    <w:next w:val="C-BodyText"/>
    <w:rsid w:val="00AB31E8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ascii="Times New Roman" w:eastAsia="Times New Roman" w:hAnsi="Times New Roman" w:cs="Times New Roman"/>
      <w:b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4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941757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670314">
          <w:marLeft w:val="734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2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084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47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2006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76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20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6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8600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20372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45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62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149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41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62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660770">
          <w:marLeft w:val="44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432274">
          <w:marLeft w:val="44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898716">
          <w:marLeft w:val="446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85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46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393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158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31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9847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999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10619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200643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334946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87476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82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529419">
          <w:marLeft w:val="288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94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64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906602">
          <w:marLeft w:val="446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845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658638">
          <w:marLeft w:val="288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401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540">
          <w:marLeft w:val="734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685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318635">
          <w:marLeft w:val="288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94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37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77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32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53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945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701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76448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25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448218">
          <w:marLeft w:val="1008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958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8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2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396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239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085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7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95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31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1039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4450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410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496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969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45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295591">
          <w:marLeft w:val="288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89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9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4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1958016">
          <w:marLeft w:val="734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965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225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896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584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562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043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28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123425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121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0538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3076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2179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501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8943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008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29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21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2010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6633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6180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74622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463185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19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8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4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6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51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1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2937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601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820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00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0218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782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03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197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077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967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85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59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950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0295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112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2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80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064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329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716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7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1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16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1159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556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9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390846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001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8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829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92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19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938241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803209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585907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511144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823334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131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5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4205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811181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365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4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8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443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157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1110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1007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140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377796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148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1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94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73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6708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720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49312">
          <w:marLeft w:val="9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931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879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87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23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5525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814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973795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78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7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08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561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909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8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5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8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467011">
          <w:marLeft w:val="288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384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99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11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924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4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7668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15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729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329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91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42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543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003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435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92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008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459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81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88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8502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984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5238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726660">
          <w:marLeft w:val="73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918115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786581">
          <w:marLeft w:val="73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204806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671792">
          <w:marLeft w:val="73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54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76695">
          <w:marLeft w:val="446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684516">
          <w:marLeft w:val="446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165362">
          <w:marLeft w:val="446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74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91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57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9774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634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005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616176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465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28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934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2594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943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19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70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5890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95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0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116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3797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43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9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886412">
          <w:marLeft w:val="446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24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8304">
          <w:marLeft w:val="734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88402">
          <w:marLeft w:val="734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19577">
          <w:marLeft w:val="734"/>
          <w:marRight w:val="0"/>
          <w:marTop w:val="12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13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758991">
          <w:marLeft w:val="54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34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68217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31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7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79488">
          <w:marLeft w:val="9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293544">
          <w:marLeft w:val="9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20705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296737">
          <w:marLeft w:val="95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9DC645458C6424DB3A9E0CDE3995695" ma:contentTypeVersion="10" ma:contentTypeDescription="Create a new document." ma:contentTypeScope="" ma:versionID="6ed533ad3659887c178d127cdd9ba441">
  <xsd:schema xmlns:xsd="http://www.w3.org/2001/XMLSchema" xmlns:xs="http://www.w3.org/2001/XMLSchema" xmlns:p="http://schemas.microsoft.com/office/2006/metadata/properties" xmlns:ns2="923adb0d-ba6c-4e8b-8ea9-57f78dbc4857" xmlns:ns3="2df1a25a-0b8b-45fd-b2c8-46a9db19d802" targetNamespace="http://schemas.microsoft.com/office/2006/metadata/properties" ma:root="true" ma:fieldsID="5c4f1fa1d583f44b360416555dd80365" ns2:_="" ns3:_="">
    <xsd:import namespace="923adb0d-ba6c-4e8b-8ea9-57f78dbc4857"/>
    <xsd:import namespace="2df1a25a-0b8b-45fd-b2c8-46a9db19d80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3adb0d-ba6c-4e8b-8ea9-57f78dbc485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f1a25a-0b8b-45fd-b2c8-46a9db19d802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6CC1F1B456CA4A8E2B644760A132DE" ma:contentTypeVersion="12" ma:contentTypeDescription="Create a new document." ma:contentTypeScope="" ma:versionID="dc470d7dec9256a24321ad07bd0b4eca">
  <xsd:schema xmlns:xsd="http://www.w3.org/2001/XMLSchema" xmlns:xs="http://www.w3.org/2001/XMLSchema" xmlns:p="http://schemas.microsoft.com/office/2006/metadata/properties" xmlns:ns3="68c9f1c5-1c20-4a5c-9187-174449f51250" xmlns:ns4="7ea3de2c-f691-4772-9ede-ebac42a19bfd" targetNamespace="http://schemas.microsoft.com/office/2006/metadata/properties" ma:root="true" ma:fieldsID="e6674785f9f83a7ad61df402284668dc" ns3:_="" ns4:_="">
    <xsd:import namespace="68c9f1c5-1c20-4a5c-9187-174449f51250"/>
    <xsd:import namespace="7ea3de2c-f691-4772-9ede-ebac42a19bf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AutoKeyPoints" minOccurs="0"/>
                <xsd:element ref="ns3:MediaServiceKeyPoint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c9f1c5-1c20-4a5c-9187-174449f5125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a3de2c-f691-4772-9ede-ebac42a19bfd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3E665C1-6111-4BA1-9ED7-34E7B3EA3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72E0F2D6-7BC7-4210-8472-6C8151EA965C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7FD8CC5-98C6-4C50-B394-EEFBA29250D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3adb0d-ba6c-4e8b-8ea9-57f78dbc4857"/>
    <ds:schemaRef ds:uri="2df1a25a-0b8b-45fd-b2c8-46a9db19d8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9502FE5-34A2-4D93-BB72-C3F24F5657A9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C354EAA7-3FF5-441B-B18C-1263C9BB3FA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8c9f1c5-1c20-4a5c-9187-174449f51250"/>
    <ds:schemaRef ds:uri="7ea3de2c-f691-4772-9ede-ebac42a19bf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557</Words>
  <Characters>317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5</CharactersWithSpaces>
  <SharedDoc>false</SharedDoc>
  <HLinks>
    <vt:vector size="6" baseType="variant">
      <vt:variant>
        <vt:i4>1310769</vt:i4>
      </vt:variant>
      <vt:variant>
        <vt:i4>0</vt:i4>
      </vt:variant>
      <vt:variant>
        <vt:i4>0</vt:i4>
      </vt:variant>
      <vt:variant>
        <vt:i4>5</vt:i4>
      </vt:variant>
      <vt:variant>
        <vt:lpwstr>mailto:NKhan@Sarepta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ies, Katharine [GCSOUS]</dc:creator>
  <cp:keywords/>
  <dc:description/>
  <cp:lastModifiedBy>Valerie Zediak</cp:lastModifiedBy>
  <cp:revision>5</cp:revision>
  <cp:lastPrinted>2020-05-20T01:10:00Z</cp:lastPrinted>
  <dcterms:created xsi:type="dcterms:W3CDTF">2021-08-12T20:26:00Z</dcterms:created>
  <dcterms:modified xsi:type="dcterms:W3CDTF">2021-08-13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9DC645458C6424DB3A9E0CDE3995695</vt:lpwstr>
  </property>
</Properties>
</file>